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bookmarkStart w:id="9" w:name="_GoBack"/>
      <w:bookmarkEnd w:id="9"/>
    </w:p>
    <w:p w14:paraId="3290417E" w14:textId="1FE9F7B6" w:rsidR="007416CC" w:rsidDel="00683F8C" w:rsidRDefault="007416CC" w:rsidP="007416CC">
      <w:pPr>
        <w:spacing w:line="480" w:lineRule="auto"/>
        <w:rPr>
          <w:del w:id="10" w:author="Lewis Barnett" w:date="2020-06-16T16:31:00Z"/>
          <w:b/>
        </w:rPr>
      </w:pPr>
    </w:p>
    <w:p w14:paraId="4447FDF5" w14:textId="644B04BD" w:rsidR="00683F8C" w:rsidRDefault="00683F8C" w:rsidP="00683F8C">
      <w:pPr>
        <w:spacing w:line="480" w:lineRule="auto"/>
        <w:rPr>
          <w:ins w:id="11" w:author="Lewis Barnett" w:date="2020-06-16T16:31:00Z"/>
          <w:b/>
        </w:rPr>
        <w:pPrChange w:id="12" w:author="Lewis Barnett" w:date="2020-06-16T16:32:00Z">
          <w:pPr>
            <w:spacing w:after="160" w:line="259" w:lineRule="auto"/>
          </w:pPr>
        </w:pPrChange>
      </w:pPr>
      <w:ins w:id="13"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arrowtooth flounder </w:t>
      </w:r>
      <w:r w:rsidR="008456D6">
        <w:t>(</w:t>
      </w:r>
      <w:r w:rsidR="0086601C" w:rsidRPr="0086601C">
        <w:rPr>
          <w:i/>
        </w:rPr>
        <w:t>Atheresthes stomias</w:t>
      </w:r>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w:t>
      </w:r>
      <w:r w:rsidRPr="00856D17">
        <w:lastRenderedPageBreak/>
        <w:t xml:space="preserve">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06C1FE1"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14"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15"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16"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17"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18"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19"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0"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21"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22"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23"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24"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25"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26"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27"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ins w:id="28"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29"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30"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31"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32"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33"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34"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35"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36"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37"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38"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39"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40"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41"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42"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43"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ins w:id="44"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45"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46"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47"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48"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49"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50"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51"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ins w:id="52"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53"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54"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55"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5D3BE1D"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56"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57"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58"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59"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60"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61"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62"/>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62"/>
        <m:r>
          <m:rPr>
            <m:sty m:val="p"/>
          </m:rPr>
          <w:rPr>
            <w:rStyle w:val="CommentReference"/>
            <w:rFonts w:asciiTheme="minorHAnsi" w:eastAsiaTheme="minorHAnsi" w:hAnsiTheme="minorHAnsi" w:cstheme="minorBidi"/>
            <w:lang w:val="en-US"/>
          </w:rPr>
          <w:commentReference w:id="62"/>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63"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64"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65"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66"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ins w:id="67"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68"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Anderson et al. In press, Shono 2008)</w:t>
      </w:r>
      <w:r w:rsidR="00045217">
        <w:fldChar w:fldCharType="end"/>
      </w:r>
      <w:r w:rsidR="007730D8">
        <w:t xml:space="preserve">. </w:t>
      </w:r>
    </w:p>
    <w:p w14:paraId="77E7B0B4" w14:textId="6958F7BC"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69"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70" w:author="Lewis Barnett" w:date="2020-06-16T14:25:00Z">
        <w:r w:rsidR="003C0549">
          <w:t xml:space="preserve">While inclusion of covariates can </w:t>
        </w:r>
      </w:ins>
      <w:ins w:id="71" w:author="Lewis Barnett" w:date="2020-06-16T14:26:00Z">
        <w:r w:rsidR="003C0549">
          <w:t xml:space="preserve">improve predictive performance in some cases </w:t>
        </w:r>
      </w:ins>
      <w:ins w:id="72"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73" w:author="Lewis Barnett" w:date="2020-06-16T14:27:00Z">
        <w:r w:rsidR="003C0549" w:rsidRPr="003C0549">
          <w:t>(Shelton et al. 2014, Johnson et al. 2019)</w:t>
        </w:r>
        <w:r w:rsidR="003C0549">
          <w:fldChar w:fldCharType="end"/>
        </w:r>
      </w:ins>
      <w:ins w:id="74" w:author="Lewis Barnett" w:date="2020-06-16T14:26:00Z">
        <w:r w:rsidR="003C0549">
          <w:t xml:space="preserve">, </w:t>
        </w:r>
      </w:ins>
      <w:ins w:id="75" w:author="Lewis Barnett" w:date="2020-06-16T14:30:00Z">
        <w:r w:rsidR="004E72C8">
          <w:t xml:space="preserve">this requires additional data and can introduce new challenges associated with finding the most appropriate form of the covariate effect, thus </w:t>
        </w:r>
      </w:ins>
      <w:ins w:id="76" w:author="Lewis Barnett" w:date="2020-06-16T14:33:00Z">
        <w:r w:rsidR="00A46726">
          <w:t xml:space="preserve">for generality and simplicity </w:t>
        </w:r>
      </w:ins>
      <w:ins w:id="77" w:author="Lewis Barnett" w:date="2020-06-16T14:29:00Z">
        <w:r w:rsidR="004E72C8">
          <w:t xml:space="preserve">we focus here </w:t>
        </w:r>
      </w:ins>
      <w:ins w:id="78" w:author="Lewis Barnett" w:date="2020-06-16T14:33:00Z">
        <w:r w:rsidR="00A46726">
          <w:t xml:space="preserve">primarily </w:t>
        </w:r>
      </w:ins>
      <w:ins w:id="79" w:author="Lewis Barnett" w:date="2020-06-16T14:29:00Z">
        <w:r w:rsidR="004E72C8">
          <w:t xml:space="preserve">on a latent variable approach </w:t>
        </w:r>
      </w:ins>
      <w:ins w:id="80" w:author="Lewis Barnett" w:date="2020-06-16T14:31:00Z">
        <w:r w:rsidR="004E72C8">
          <w:t>for</w:t>
        </w:r>
      </w:ins>
      <w:ins w:id="81" w:author="Lewis Barnett" w:date="2020-06-16T14:32:00Z">
        <w:r w:rsidR="00A46726">
          <w:t xml:space="preserve"> describing patterns </w:t>
        </w:r>
      </w:ins>
      <w:ins w:id="82" w:author="Lewis Barnett" w:date="2020-06-16T14:34:00Z">
        <w:r w:rsidR="00A46726">
          <w:t xml:space="preserve">in spatial trends </w:t>
        </w:r>
      </w:ins>
      <w:ins w:id="83" w:author="Lewis Barnett" w:date="2020-06-16T14:32:00Z">
        <w:r w:rsidR="00A46726">
          <w:t>rather than directly inferring their drivers</w:t>
        </w:r>
      </w:ins>
      <w:ins w:id="84" w:author="Lewis Barnett" w:date="2020-06-16T14:31:00Z">
        <w:r w:rsidR="00A46726">
          <w:t xml:space="preserve">. </w:t>
        </w:r>
      </w:ins>
      <w:r w:rsidR="00623C01">
        <w:t>Estimates of spatial trend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w:t>
      </w:r>
      <w:r w:rsidRPr="002D6DFC">
        <w:lastRenderedPageBreak/>
        <w:t xml:space="preserve">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85" w:author="Lewis Barnett" w:date="2020-06-16T15:28:00Z">
        <w:r w:rsidR="008A2168" w:rsidDel="0057481F">
          <w:rPr>
            <w:rFonts w:eastAsiaTheme="minorEastAsia"/>
          </w:rPr>
          <w:delText xml:space="preserve">entire </w:delText>
        </w:r>
      </w:del>
      <w:ins w:id="86" w:author="Lewis Barnett" w:date="2020-06-16T15:28:00Z">
        <w:r w:rsidR="0057481F">
          <w:rPr>
            <w:rFonts w:eastAsiaTheme="minorEastAsia"/>
          </w:rPr>
          <w:t>modeled</w:t>
        </w:r>
        <w:r w:rsidR="0057481F">
          <w:rPr>
            <w:rFonts w:eastAsiaTheme="minorEastAsia"/>
          </w:rPr>
          <w:t xml:space="preserve"> </w:t>
        </w:r>
      </w:ins>
      <w:r w:rsidR="008A2168">
        <w:rPr>
          <w:rFonts w:eastAsiaTheme="minorEastAsia"/>
        </w:rPr>
        <w:t xml:space="preserve">time </w:t>
      </w:r>
      <w:del w:id="87" w:author="Lewis Barnett" w:date="2020-06-16T15:28:00Z">
        <w:r w:rsidR="008A2168" w:rsidDel="0057481F">
          <w:rPr>
            <w:rFonts w:eastAsiaTheme="minorEastAsia"/>
          </w:rPr>
          <w:delText>series</w:delText>
        </w:r>
      </w:del>
      <w:ins w:id="88"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059231D9" w:rsidR="002D6DFC" w:rsidRDefault="002D09CF" w:rsidP="00D26510">
      <w:pPr>
        <w:spacing w:after="120" w:line="480" w:lineRule="auto"/>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ins w:id="89" w:author="Lewis Barnett" w:date="2020-06-16T15:29:00Z">
        <w:r w:rsidR="0057481F">
          <w:rPr>
            <w:rFonts w:eastAsiaTheme="minorEastAsia"/>
          </w:rPr>
          <w:t xml:space="preserve">Note that this framework </w:t>
        </w:r>
      </w:ins>
      <w:ins w:id="90" w:author="Lewis Barnett" w:date="2020-06-16T15:31:00Z">
        <w:r w:rsidR="0057481F">
          <w:rPr>
            <w:rFonts w:eastAsiaTheme="minorEastAsia"/>
          </w:rPr>
          <w:t>could</w:t>
        </w:r>
      </w:ins>
      <w:ins w:id="91" w:author="Lewis Barnett" w:date="2020-06-16T15:29:00Z">
        <w:r w:rsidR="0057481F">
          <w:rPr>
            <w:rFonts w:eastAsiaTheme="minorEastAsia"/>
          </w:rPr>
          <w:t xml:space="preserve"> also </w:t>
        </w:r>
      </w:ins>
      <w:ins w:id="92" w:author="Lewis Barnett" w:date="2020-06-16T15:31:00Z">
        <w:r w:rsidR="0057481F">
          <w:rPr>
            <w:rFonts w:eastAsiaTheme="minorEastAsia"/>
          </w:rPr>
          <w:t xml:space="preserve">be extended to </w:t>
        </w:r>
      </w:ins>
      <w:ins w:id="93" w:author="Lewis Barnett" w:date="2020-06-16T15:29:00Z">
        <w:r w:rsidR="0057481F">
          <w:rPr>
            <w:rFonts w:eastAsiaTheme="minorEastAsia"/>
          </w:rPr>
          <w:t xml:space="preserve">model systems in which </w:t>
        </w:r>
      </w:ins>
      <w:ins w:id="94" w:author="Lewis Barnett" w:date="2020-06-16T15:31:00Z">
        <w:r w:rsidR="00560E72">
          <w:rPr>
            <w:rFonts w:eastAsiaTheme="minorEastAsia"/>
          </w:rPr>
          <w:t xml:space="preserve">most </w:t>
        </w:r>
      </w:ins>
      <w:ins w:id="95" w:author="Lewis Barnett" w:date="2020-06-16T15:29:00Z">
        <w:r w:rsidR="0057481F">
          <w:rPr>
            <w:rFonts w:eastAsiaTheme="minorEastAsia"/>
          </w:rPr>
          <w:t>spatially-explicit responses are highly non-linear</w:t>
        </w:r>
      </w:ins>
      <w:ins w:id="96" w:author="Lewis Barnett" w:date="2020-06-16T15:32:00Z">
        <w:r w:rsidR="00560E72">
          <w:rPr>
            <w:rFonts w:eastAsiaTheme="minorEastAsia"/>
          </w:rPr>
          <w:t xml:space="preserve"> by either modifying the model structure or by fitting separate models to </w:t>
        </w:r>
      </w:ins>
      <w:ins w:id="97" w:author="Lewis Barnett" w:date="2020-06-16T15:33:00Z">
        <w:r w:rsidR="00560E72">
          <w:rPr>
            <w:rFonts w:eastAsiaTheme="minorEastAsia"/>
          </w:rPr>
          <w:t>each stanza during which a linear trend is suspected.</w:t>
        </w:r>
      </w:ins>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1E716970"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ins w:id="98"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99"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lastRenderedPageBreak/>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9"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groundfish </w:t>
      </w:r>
      <w:r w:rsidR="0089470C">
        <w:rPr>
          <w:i/>
        </w:rPr>
        <w:t>application</w:t>
      </w:r>
    </w:p>
    <w:p w14:paraId="617ACE96" w14:textId="3BFE84C8"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groundfish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the NOAA Fisheries, Northwest Fisheries Science Center, US West Coast Groundfish Bottom Trawl Survey</w:t>
      </w:r>
      <w:r w:rsidR="00192C69" w:rsidRPr="00BA2C9A">
        <w:t xml:space="preserve"> </w:t>
      </w:r>
      <w:r w:rsidR="00192C69" w:rsidRPr="00BA2C9A">
        <w:fldChar w:fldCharType="begin"/>
      </w:r>
      <w:ins w:id="100"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101"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102"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3"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104"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05"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r w:rsidR="0089470C" w:rsidRPr="00BA2C9A">
        <w:t xml:space="preserve">groundfish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769FC88C" w:rsidR="009C4CF6" w:rsidRPr="00BA2C9A" w:rsidRDefault="00047600" w:rsidP="00D26510">
      <w:pPr>
        <w:spacing w:after="120" w:line="480" w:lineRule="auto"/>
        <w:ind w:firstLine="720"/>
      </w:pPr>
      <w:r w:rsidRPr="00BA2C9A">
        <w:lastRenderedPageBreak/>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106"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7"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ins w:id="108" w:author="Lewis Barnett" w:date="2020-06-16T14:27:00Z">
        <w:r w:rsidR="003C0549">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del w:id="109" w:author="Lewis Barnett" w:date="2020-06-16T14:27:00Z">
        <w:r w:rsidR="00D15182" w:rsidRPr="00BA2C9A" w:rsidDel="003C0549">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del>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110"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111"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12"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13"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sdmTMB </w:t>
      </w:r>
      <w:r w:rsidR="00713757" w:rsidRPr="00BA2C9A">
        <w:fldChar w:fldCharType="begin"/>
      </w:r>
      <w:ins w:id="114"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115"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ins w:id="116"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117"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18"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119"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ins w:id="120"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21"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00584268" w:rsidRPr="00BA2C9A">
        <w:t xml:space="preserve"> to generate </w:t>
      </w:r>
      <w:r w:rsidR="00584268" w:rsidRPr="00BA2C9A">
        <w:rPr>
          <w:rFonts w:eastAsiaTheme="minorEastAsia"/>
        </w:rPr>
        <w:t xml:space="preserve">Akaike’s Information Criterion values for each </w:t>
      </w:r>
      <w:r w:rsidR="005B0DAC" w:rsidRPr="00BA2C9A">
        <w:rPr>
          <w:rFonts w:eastAsiaTheme="minorEastAsia"/>
        </w:rPr>
        <w:t xml:space="preserve">model </w:t>
      </w:r>
      <w:r w:rsidR="00584268" w:rsidRPr="00BA2C9A">
        <w:rPr>
          <w:rFonts w:eastAsiaTheme="minorEastAsia"/>
        </w:rPr>
        <w:fldChar w:fldCharType="begin"/>
      </w:r>
      <w:ins w:id="122"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123"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lastRenderedPageBreak/>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6767D7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over </w:t>
      </w:r>
      <w:r w:rsidR="005209B4" w:rsidRPr="00BA2C9A">
        <w:rPr>
          <w:rFonts w:ascii="Times New Roman" w:hAnsi="Times New Roman" w:cs="Times New Roman"/>
        </w:rPr>
        <w:t>all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w:t>
      </w:r>
      <w:r w:rsidR="0089470C" w:rsidRPr="00BA2C9A">
        <w:rPr>
          <w:rFonts w:ascii="Times New Roman" w:hAnsi="Times New Roman" w:cs="Times New Roman"/>
        </w:rPr>
        <w:lastRenderedPageBreak/>
        <w:t xml:space="preserve">outputs or covariates; for our groundfish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24"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25"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26"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7"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28"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9"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groundfish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regional relationships can contribute to nuanced and difficult to detect broad-</w:t>
      </w:r>
      <w:r>
        <w:lastRenderedPageBreak/>
        <w:t xml:space="preserve">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w:t>
      </w:r>
      <w:r w:rsidR="00D66A11">
        <w:rPr>
          <w:i/>
          <w:iCs/>
        </w:rPr>
        <w:t>i</w:t>
      </w:r>
      <w:r w:rsidR="00D93BDD" w:rsidRPr="00D766A8">
        <w:rPr>
          <w:i/>
          <w:iCs/>
        </w:rPr>
        <w:t>as</w:t>
      </w:r>
      <w:r w:rsidR="00D93BDD">
        <w:t xml:space="preserve">) </w:t>
      </w:r>
      <w:r w:rsidR="00A349C7">
        <w:t xml:space="preserve">had a southward </w:t>
      </w:r>
      <w:r w:rsidR="001C05F4">
        <w:t>density</w:t>
      </w:r>
      <w:r w:rsidR="00A349C7">
        <w:t xml:space="preserve"> shift </w:t>
      </w:r>
      <w:r>
        <w:t xml:space="preserve">and </w:t>
      </w:r>
      <w:bookmarkStart w:id="130" w:name="_Hlk27058813"/>
      <w:r>
        <w:t>shortspine thornyh</w:t>
      </w:r>
      <w:bookmarkEnd w:id="130"/>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shortspine </w:t>
      </w:r>
      <w:r>
        <w:lastRenderedPageBreak/>
        <w:t>thornyhead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w:t>
      </w:r>
      <w:r w:rsidR="00FD7790">
        <w:lastRenderedPageBreak/>
        <w:t xml:space="preserve">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DE8C2A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31"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32"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w:t>
      </w:r>
      <w:r w:rsidR="00853945">
        <w:lastRenderedPageBreak/>
        <w:t xml:space="preserve">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44A200D0"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ins w:id="133"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34"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ins w:id="135"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36"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r w:rsidR="00D15182">
        <w:t>groundfish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37"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38"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 xml:space="preserve">(Kotwicki and Ono </w:t>
      </w:r>
      <w:r w:rsidR="00D15182" w:rsidRPr="00D15182">
        <w:lastRenderedPageBreak/>
        <w:t>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ins w:id="139"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140"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5E96E941"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41"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142"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 xml:space="preserve">fish may be able to find equivalent </w:t>
      </w:r>
      <w:r>
        <w:lastRenderedPageBreak/>
        <w:t>temperatures by moving much shorter distances perpendicular to the shelf break</w:t>
      </w:r>
      <w:r w:rsidR="003E59C1">
        <w:t xml:space="preserve"> </w:t>
      </w:r>
      <w:r w:rsidR="003E59C1">
        <w:fldChar w:fldCharType="begin"/>
      </w:r>
      <w:ins w:id="143"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44"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time scales than those explored here, as spatially-explicit trends are likely to differ between intraan</w:t>
      </w:r>
      <w:r w:rsidR="00853945">
        <w:t>n</w:t>
      </w:r>
      <w:r w:rsidR="00606D49">
        <w:t>ual, interannual</w:t>
      </w:r>
      <w:r w:rsidR="00772CAE">
        <w:t>, and interdecadal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45"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46"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47"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148"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w:t>
      </w:r>
      <w:r>
        <w:lastRenderedPageBreak/>
        <w:t xml:space="preserve">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49"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50"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51"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52"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53"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154"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155" w:author="Lewis Barnett" w:date="2020-06-16T16:15:00Z"/>
        </w:rPr>
      </w:pPr>
      <w:del w:id="156"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157" w:author="Lewis Barnett" w:date="2020-06-16T16:15:00Z"/>
          <w:b/>
          <w:rPrChange w:id="158" w:author="Lewis Barnett" w:date="2020-06-16T16:15:00Z">
            <w:rPr>
              <w:ins w:id="159" w:author="Lewis Barnett" w:date="2020-06-16T16:15:00Z"/>
            </w:rPr>
          </w:rPrChange>
        </w:rPr>
      </w:pPr>
      <w:ins w:id="160" w:author="Lewis Barnett" w:date="2020-06-16T16:15:00Z">
        <w:r w:rsidRPr="00D10A48">
          <w:rPr>
            <w:b/>
            <w:rPrChange w:id="161" w:author="Lewis Barnett" w:date="2020-06-16T16:15:00Z">
              <w:rPr/>
            </w:rPrChange>
          </w:rPr>
          <w:t>Figure Captions</w:t>
        </w:r>
      </w:ins>
    </w:p>
    <w:p w14:paraId="35472989" w14:textId="750FEF7C" w:rsidR="0051393F" w:rsidRDefault="0051393F" w:rsidP="00D10A48">
      <w:pPr>
        <w:spacing w:line="480" w:lineRule="auto"/>
        <w:rPr>
          <w:ins w:id="162" w:author="Lewis Barnett" w:date="2020-06-16T16:16:00Z"/>
        </w:rPr>
        <w:pPrChange w:id="163" w:author="Lewis Barnett" w:date="2020-06-16T16:16:00Z">
          <w:pPr>
            <w:spacing w:after="160" w:line="480" w:lineRule="auto"/>
          </w:pPr>
        </w:pPrChange>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rsidP="00D10A48">
      <w:pPr>
        <w:spacing w:line="480" w:lineRule="auto"/>
        <w:pPrChange w:id="164" w:author="Lewis Barnett" w:date="2020-06-16T16:16:00Z">
          <w:pPr>
            <w:spacing w:after="160" w:line="480" w:lineRule="auto"/>
          </w:pPr>
        </w:pPrChange>
      </w:pPr>
    </w:p>
    <w:p w14:paraId="579516D2" w14:textId="0081A7CF" w:rsidR="00B83E62" w:rsidDel="00D10A48" w:rsidRDefault="00B83E62" w:rsidP="00D10A48">
      <w:pPr>
        <w:spacing w:line="480" w:lineRule="auto"/>
        <w:rPr>
          <w:del w:id="165" w:author="Lewis Barnett" w:date="2020-06-16T16:15:00Z"/>
        </w:rPr>
        <w:pPrChange w:id="166" w:author="Lewis Barnett" w:date="2020-06-16T16:16:00Z">
          <w:pPr>
            <w:spacing w:after="160" w:line="480" w:lineRule="auto"/>
          </w:pPr>
        </w:pPrChange>
      </w:pPr>
    </w:p>
    <w:p w14:paraId="63345EBB" w14:textId="090F70A4" w:rsidR="00A939E4" w:rsidDel="00D10A48" w:rsidRDefault="00F4316E" w:rsidP="00D10A48">
      <w:pPr>
        <w:spacing w:line="480" w:lineRule="auto"/>
        <w:rPr>
          <w:del w:id="167" w:author="Lewis Barnett" w:date="2020-06-16T16:15:00Z"/>
          <w:vertAlign w:val="subscript"/>
        </w:rPr>
        <w:pPrChange w:id="168" w:author="Lewis Barnett" w:date="2020-06-16T16:16:00Z">
          <w:pPr>
            <w:spacing w:after="160" w:line="480" w:lineRule="auto"/>
            <w:jc w:val="center"/>
          </w:pPr>
        </w:pPrChange>
      </w:pPr>
      <w:del w:id="169"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rsidP="00D10A48">
      <w:pPr>
        <w:spacing w:line="480" w:lineRule="auto"/>
        <w:rPr>
          <w:del w:id="170" w:author="Lewis Barnett" w:date="2020-06-16T16:16:00Z"/>
        </w:rPr>
        <w:pPrChange w:id="171"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groundfish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rsidP="00D10A48">
      <w:pPr>
        <w:spacing w:line="480" w:lineRule="auto"/>
        <w:rPr>
          <w:ins w:id="172" w:author="Lewis Barnett" w:date="2020-06-16T16:16:00Z"/>
        </w:rPr>
        <w:pPrChange w:id="173" w:author="Lewis Barnett" w:date="2020-06-16T16:16:00Z">
          <w:pPr>
            <w:spacing w:after="160" w:line="480" w:lineRule="auto"/>
          </w:pPr>
        </w:pPrChange>
      </w:pPr>
    </w:p>
    <w:p w14:paraId="0AA39DC8" w14:textId="7F15A8ED" w:rsidR="005437A8" w:rsidRDefault="0071148D" w:rsidP="00D10A48">
      <w:pPr>
        <w:spacing w:line="480" w:lineRule="auto"/>
        <w:pPrChange w:id="174" w:author="Lewis Barnett" w:date="2020-06-16T16:16:00Z">
          <w:pPr>
            <w:spacing w:after="160" w:line="480" w:lineRule="auto"/>
          </w:pPr>
        </w:pPrChange>
      </w:pPr>
      <w:del w:id="175"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77777777" w:rsidR="00D10A48" w:rsidRDefault="005437A8" w:rsidP="00D10A48">
      <w:pPr>
        <w:spacing w:line="480" w:lineRule="auto"/>
        <w:rPr>
          <w:ins w:id="176" w:author="Lewis Barnett" w:date="2020-06-16T16:17:00Z"/>
          <w:rFonts w:eastAsiaTheme="minorEastAsia"/>
        </w:rPr>
        <w:pPrChange w:id="177" w:author="Lewis Barnett" w:date="2020-06-16T16:16:00Z">
          <w:pPr>
            <w:spacing w:line="480" w:lineRule="auto"/>
          </w:pPr>
        </w:pPrChange>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moveFromRangeStart w:id="178" w:author="Lewis Barnett" w:date="2020-06-16T14:06:00Z" w:name="move43208830"/>
      <w:moveFrom w:id="179"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78"/>
      <w:moveToRangeStart w:id="180" w:author="Lewis Barnett" w:date="2020-06-12T16:03:00Z" w:name="move42870026"/>
      <w:moveTo w:id="181"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182" w:author="Lewis Barnett" w:date="2020-06-16T14:03:00Z">
        <w:r w:rsidR="00B610B9">
          <w:rPr>
            <w:rFonts w:eastAsiaTheme="minorEastAsia"/>
          </w:rPr>
          <w:t xml:space="preserve"> at each location</w:t>
        </w:r>
      </w:ins>
      <w:moveTo w:id="183" w:author="Lewis Barnett" w:date="2020-06-12T16:03:00Z">
        <w:r w:rsidR="00E53D46" w:rsidRPr="00B610B9">
          <w:rPr>
            <w:rFonts w:eastAsiaTheme="minorEastAsia"/>
            <w:b/>
            <w:rPrChange w:id="184" w:author="Lewis Barnett" w:date="2020-06-16T14:03:00Z">
              <w:rPr>
                <w:rFonts w:eastAsiaTheme="minorEastAsia"/>
              </w:rPr>
            </w:rPrChange>
          </w:rPr>
          <w:t xml:space="preserve"> </w:t>
        </w:r>
        <m:oMath>
          <m:sSub>
            <m:sSubPr>
              <m:ctrlPr>
                <w:rPr>
                  <w:rFonts w:ascii="Cambria Math" w:eastAsiaTheme="minorEastAsia" w:hAnsi="Cambria Math"/>
                  <w:b/>
                  <w:i/>
                  <w:rPrChange w:id="185" w:author="Lewis Barnett" w:date="2020-06-16T14:03:00Z">
                    <w:rPr>
                      <w:rFonts w:ascii="Cambria Math" w:eastAsiaTheme="minorEastAsia" w:hAnsi="Cambria Math"/>
                      <w:i/>
                    </w:rPr>
                  </w:rPrChange>
                </w:rPr>
              </m:ctrlPr>
            </m:sSubPr>
            <m:e>
              <m:r>
                <m:rPr>
                  <m:sty m:val="bi"/>
                </m:rPr>
                <w:rPr>
                  <w:rFonts w:ascii="Cambria Math" w:eastAsiaTheme="minorEastAsia" w:hAnsi="Cambria Math"/>
                  <w:rPrChange w:id="186" w:author="Lewis Barnett" w:date="2020-06-16T14:03:00Z">
                    <w:rPr>
                      <w:rFonts w:ascii="Cambria Math" w:eastAsiaTheme="minorEastAsia" w:hAnsi="Cambria Math"/>
                    </w:rPr>
                  </w:rPrChange>
                </w:rPr>
                <m:t>z</m:t>
              </m:r>
            </m:e>
            <m:sub>
              <m:r>
                <m:rPr>
                  <m:sty m:val="bi"/>
                </m:rPr>
                <w:rPr>
                  <w:rFonts w:ascii="Cambria Math" w:eastAsiaTheme="minorEastAsia" w:hAnsi="Cambria Math"/>
                  <w:rPrChange w:id="187" w:author="Lewis Barnett" w:date="2020-06-16T14:03:00Z">
                    <w:rPr>
                      <w:rFonts w:ascii="Cambria Math" w:eastAsiaTheme="minorEastAsia" w:hAnsi="Cambria Math"/>
                    </w:rPr>
                  </w:rPrChange>
                </w:rPr>
                <m:t>s</m:t>
              </m:r>
            </m:sub>
          </m:sSub>
        </m:oMath>
        <w:r w:rsidR="00E53D46">
          <w:rPr>
            <w:rFonts w:eastAsiaTheme="minorEastAsia"/>
          </w:rPr>
          <w:t xml:space="preserve"> and their estimate, respectively.</w:t>
        </w:r>
      </w:moveTo>
      <w:moveToRangeEnd w:id="180"/>
      <w:ins w:id="188" w:author="Lewis Barnett" w:date="2020-06-12T16:03:00Z">
        <w:r w:rsidR="00E53D46">
          <w:rPr>
            <w:rFonts w:eastAsiaTheme="minorEastAsia"/>
          </w:rPr>
          <w:t xml:space="preserve"> </w:t>
        </w:r>
      </w:ins>
      <w:moveToRangeStart w:id="189" w:author="Lewis Barnett" w:date="2020-06-16T14:06:00Z" w:name="move43208830"/>
      <w:moveTo w:id="190" w:author="Lewis Barnett" w:date="2020-06-16T14:06:00Z">
        <w:r w:rsidR="00B610B9">
          <w:t xml:space="preserve">Each violin represents </w:t>
        </w:r>
      </w:moveTo>
      <w:ins w:id="191" w:author="Lewis Barnett" w:date="2020-06-16T14:07:00Z">
        <w:r w:rsidR="00B610B9">
          <w:t xml:space="preserve">the distribution of location by location comparisons from </w:t>
        </w:r>
      </w:ins>
      <w:moveTo w:id="192" w:author="Lewis Barnett" w:date="2020-06-16T14:06:00Z">
        <w:r w:rsidR="00B610B9">
          <w:t xml:space="preserve">100 simulations and the dots represent the median value. </w:t>
        </w:r>
      </w:moveTo>
      <w:moveToRangeEnd w:id="189"/>
      <w:r w:rsidR="00E6142A">
        <w:t>In all cases, t</w:t>
      </w:r>
      <w:r w:rsidR="00D42716">
        <w:t xml:space="preserve">he standard deviation of the </w:t>
      </w:r>
      <w:r w:rsidR="00E6142A">
        <w:t>non-varying parameter</w:t>
      </w:r>
      <w:r w:rsidR="00D42716">
        <w:t xml:space="preserve"> is held at 0.01</w:t>
      </w:r>
      <w:ins w:id="193" w:author="Lewis Barnett" w:date="2020-06-12T15:53:00Z">
        <w:r w:rsidR="00E53D46">
          <w:t xml:space="preserve">, while </w:t>
        </w:r>
      </w:ins>
      <m:oMath>
        <m:r>
          <w:ins w:id="194" w:author="Lewis Barnett" w:date="2020-06-12T15:54:00Z">
            <w:rPr>
              <w:rFonts w:ascii="Cambria Math" w:hAnsi="Cambria Math"/>
            </w:rPr>
            <m:t>σ</m:t>
          </w:ins>
        </m:r>
      </m:oMath>
      <w:ins w:id="195" w:author="Lewis Barnett" w:date="2020-06-12T15:57:00Z">
        <w:r w:rsidR="00E53D46">
          <w:t xml:space="preserve"> varies along </w:t>
        </w:r>
      </w:ins>
      <m:oMath>
        <m:r>
          <w:ins w:id="196" w:author="Lewis Barnett" w:date="2020-06-12T15:58:00Z">
            <w:rPr>
              <w:rFonts w:ascii="Cambria Math" w:hAnsi="Cambria Math"/>
            </w:rPr>
            <m:t>{</m:t>
          </w:ins>
        </m:r>
        <m:r>
          <w:ins w:id="197" w:author="Lewis Barnett" w:date="2020-06-12T15:58:00Z">
            <w:rPr>
              <w:rFonts w:ascii="Cambria Math" w:hAnsi="Cambria Math"/>
            </w:rPr>
            <m:t>0.01, 0.25, 0.5, 0.75</m:t>
          </w:ins>
        </m:r>
        <m:r>
          <w:ins w:id="198" w:author="Lewis Barnett" w:date="2020-06-12T15:58:00Z">
            <w:rPr>
              <w:rFonts w:ascii="Cambria Math" w:hAnsi="Cambria Math"/>
            </w:rPr>
            <m:t>}</m:t>
          </w:ins>
        </m:r>
      </m:oMath>
      <w:ins w:id="199" w:author="Lewis Barnett" w:date="2020-06-12T15:58:00Z">
        <w:r w:rsidR="00E53D46">
          <w:t>.</w:t>
        </w:r>
      </w:ins>
      <w:del w:id="200" w:author="Lewis Barnett" w:date="2020-06-12T15:57:00Z">
        <w:r w:rsidR="00D42716" w:rsidDel="00E53D46">
          <w:delText>.</w:delText>
        </w:r>
      </w:del>
      <w:r w:rsidR="00E6142A">
        <w:t xml:space="preserve"> </w:t>
      </w:r>
      <w:moveFromRangeStart w:id="201" w:author="Lewis Barnett" w:date="2020-06-12T16:03:00Z" w:name="move42870026"/>
      <w:moveFrom w:id="202"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201"/>
      <w:ins w:id="203" w:author="Lewis Barnett" w:date="2020-06-09T12:07:00Z">
        <w:r w:rsidR="0005686A">
          <w:rPr>
            <w:rFonts w:eastAsiaTheme="minorEastAsia"/>
          </w:rPr>
          <w:t>Note that</w:t>
        </w:r>
      </w:ins>
      <w:ins w:id="204" w:author="Lewis Barnett" w:date="2020-06-09T12:09:00Z">
        <w:r w:rsidR="0005686A">
          <w:rPr>
            <w:rFonts w:eastAsiaTheme="minorEastAsia"/>
          </w:rPr>
          <w:t xml:space="preserve"> </w:t>
        </w:r>
      </w:ins>
      <w:ins w:id="205" w:author="Lewis Barnett" w:date="2020-06-09T12:10:00Z">
        <w:r w:rsidR="0005686A">
          <w:rPr>
            <w:rFonts w:eastAsiaTheme="minorEastAsia"/>
          </w:rPr>
          <w:t xml:space="preserve">these results were also computed for </w:t>
        </w:r>
      </w:ins>
      <m:oMath>
        <m:r>
          <w:ins w:id="206" w:author="Lewis Barnett" w:date="2020-06-09T12:08:00Z">
            <w:rPr>
              <w:rFonts w:ascii="Cambria Math" w:hAnsi="Cambria Math"/>
            </w:rPr>
            <m:t>σ</m:t>
          </w:ins>
        </m:r>
        <m:r>
          <w:ins w:id="207" w:author="Lewis Barnett" w:date="2020-06-09T12:10:00Z">
            <w:rPr>
              <w:rFonts w:ascii="Cambria Math" w:hAnsi="Cambria Math"/>
            </w:rPr>
            <m:t>=1</m:t>
          </w:ins>
        </m:r>
      </m:oMath>
      <w:ins w:id="208" w:author="Lewis Barnett" w:date="2020-06-09T12:09:00Z">
        <w:r w:rsidR="0005686A">
          <w:rPr>
            <w:rFonts w:eastAsiaTheme="minorEastAsia"/>
          </w:rPr>
          <w:t xml:space="preserve"> </w:t>
        </w:r>
      </w:ins>
      <w:ins w:id="209" w:author="Lewis Barnett" w:date="2020-06-09T12:11:00Z">
        <w:r w:rsidR="0005686A">
          <w:rPr>
            <w:rFonts w:eastAsiaTheme="minorEastAsia"/>
          </w:rPr>
          <w:t>(see Table S1)</w:t>
        </w:r>
      </w:ins>
      <w:ins w:id="210" w:author="Lewis Barnett" w:date="2020-06-09T12:10:00Z">
        <w:r w:rsidR="0005686A">
          <w:rPr>
            <w:rFonts w:eastAsiaTheme="minorEastAsia"/>
          </w:rPr>
          <w:t xml:space="preserve">, yet are omitted here </w:t>
        </w:r>
      </w:ins>
      <w:ins w:id="211" w:author="Lewis Barnett" w:date="2020-06-09T12:16:00Z">
        <w:r w:rsidR="00316227">
          <w:rPr>
            <w:rFonts w:eastAsiaTheme="minorEastAsia"/>
          </w:rPr>
          <w:t>as the</w:t>
        </w:r>
      </w:ins>
      <w:ins w:id="212" w:author="Lewis Barnett" w:date="2020-06-15T10:59:00Z">
        <w:r w:rsidR="00D53306">
          <w:rPr>
            <w:rFonts w:eastAsiaTheme="minorEastAsia"/>
          </w:rPr>
          <w:t>y</w:t>
        </w:r>
      </w:ins>
      <w:ins w:id="213" w:author="Lewis Barnett" w:date="2020-06-09T12:16:00Z">
        <w:r w:rsidR="00316227">
          <w:rPr>
            <w:rFonts w:eastAsiaTheme="minorEastAsia"/>
          </w:rPr>
          <w:t xml:space="preserve"> were</w:t>
        </w:r>
      </w:ins>
      <w:ins w:id="214" w:author="Lewis Barnett" w:date="2020-06-09T12:17:00Z">
        <w:r w:rsidR="00316227">
          <w:rPr>
            <w:rFonts w:eastAsiaTheme="minorEastAsia"/>
          </w:rPr>
          <w:t xml:space="preserve"> very similar to results from</w:t>
        </w:r>
      </w:ins>
      <w:ins w:id="215" w:author="Lewis Barnett" w:date="2020-06-09T12:16:00Z">
        <w:r w:rsidR="007F6FF2">
          <w:rPr>
            <w:rFonts w:eastAsiaTheme="minorEastAsia"/>
          </w:rPr>
          <w:t xml:space="preserve"> </w:t>
        </w:r>
      </w:ins>
      <m:oMath>
        <m:r>
          <w:ins w:id="216" w:author="Lewis Barnett" w:date="2020-06-09T12:18:00Z">
            <w:rPr>
              <w:rFonts w:ascii="Cambria Math" w:hAnsi="Cambria Math"/>
            </w:rPr>
            <m:t>σ</m:t>
          </w:ins>
        </m:r>
        <m:r>
          <w:ins w:id="217" w:author="Lewis Barnett" w:date="2020-06-09T12:18:00Z">
            <w:rPr>
              <w:rFonts w:ascii="Cambria Math" w:hAnsi="Cambria Math"/>
            </w:rPr>
            <m:t>=0.75</m:t>
          </w:ins>
        </m:r>
      </m:oMath>
      <w:ins w:id="218" w:author="Lewis Barnett" w:date="2020-06-09T12:18:00Z">
        <w:r w:rsidR="00316227">
          <w:rPr>
            <w:rFonts w:eastAsiaTheme="minorEastAsia"/>
          </w:rPr>
          <w:t>.</w:t>
        </w:r>
      </w:ins>
      <w:ins w:id="219" w:author="Lewis Barnett" w:date="2020-06-12T16:00:00Z">
        <w:r w:rsidR="00E53D46" w:rsidRPr="00E53D46">
          <w:rPr>
            <w:rFonts w:eastAsiaTheme="minorEastAsia"/>
          </w:rPr>
          <w:t xml:space="preserve"> </w:t>
        </w:r>
      </w:ins>
    </w:p>
    <w:p w14:paraId="51F681DE" w14:textId="2F5F9BEF" w:rsidR="00811176" w:rsidRPr="00D10A48" w:rsidDel="00D10A48" w:rsidRDefault="007B4ACC" w:rsidP="00D10A48">
      <w:pPr>
        <w:spacing w:line="480" w:lineRule="auto"/>
        <w:rPr>
          <w:del w:id="220" w:author="Lewis Barnett" w:date="2020-06-16T16:16:00Z"/>
          <w:rPrChange w:id="221" w:author="Lewis Barnett" w:date="2020-06-16T16:16:00Z">
            <w:rPr>
              <w:del w:id="222" w:author="Lewis Barnett" w:date="2020-06-16T16:16:00Z"/>
              <w:vertAlign w:val="subscript"/>
            </w:rPr>
          </w:rPrChange>
        </w:rPr>
        <w:pPrChange w:id="223" w:author="Lewis Barnett" w:date="2020-06-16T16:16:00Z">
          <w:pPr>
            <w:spacing w:after="160" w:line="480" w:lineRule="auto"/>
          </w:pPr>
        </w:pPrChange>
      </w:pPr>
      <w:del w:id="224" w:author="Lewis Barnett" w:date="2020-06-16T16:16:00Z">
        <w:r w:rsidDel="00D10A48">
          <w:br w:type="page"/>
        </w:r>
      </w:del>
    </w:p>
    <w:p w14:paraId="78E113B0" w14:textId="4B7E6BAD" w:rsidR="00811176" w:rsidRDefault="0071148D" w:rsidP="00D10A48">
      <w:pPr>
        <w:spacing w:line="480" w:lineRule="auto"/>
        <w:pPrChange w:id="225" w:author="Lewis Barnett" w:date="2020-06-16T16:16:00Z">
          <w:pPr>
            <w:spacing w:line="480" w:lineRule="auto"/>
          </w:pPr>
        </w:pPrChange>
      </w:pPr>
      <w:del w:id="226"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375F0F07" w:rsidR="00811176" w:rsidDel="00D10A48" w:rsidRDefault="00811176" w:rsidP="00D10A48">
      <w:pPr>
        <w:spacing w:line="480" w:lineRule="auto"/>
        <w:rPr>
          <w:del w:id="227" w:author="Lewis Barnett" w:date="2020-06-16T16:16:00Z"/>
        </w:rPr>
        <w:pPrChange w:id="228" w:author="Lewis Barnett" w:date="2020-06-16T16:16:00Z">
          <w:pPr>
            <w:spacing w:after="160" w:line="480" w:lineRule="auto"/>
            <w:jc w:val="center"/>
          </w:pPr>
        </w:pPrChange>
      </w:pPr>
      <w:r>
        <w:lastRenderedPageBreak/>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rsidP="00D10A48">
      <w:pPr>
        <w:spacing w:line="480" w:lineRule="auto"/>
        <w:rPr>
          <w:ins w:id="229" w:author="Lewis Barnett" w:date="2020-06-16T16:16:00Z"/>
        </w:rPr>
        <w:pPrChange w:id="230" w:author="Lewis Barnett" w:date="2020-06-16T16:16:00Z">
          <w:pPr>
            <w:spacing w:line="480" w:lineRule="auto"/>
          </w:pPr>
        </w:pPrChange>
      </w:pPr>
    </w:p>
    <w:p w14:paraId="1E94F816" w14:textId="028B6AEC" w:rsidR="005B5CB5" w:rsidDel="00D10A48" w:rsidRDefault="005B5CB5" w:rsidP="00D10A48">
      <w:pPr>
        <w:spacing w:line="480" w:lineRule="auto"/>
        <w:rPr>
          <w:del w:id="231" w:author="Lewis Barnett" w:date="2020-06-16T16:16:00Z"/>
        </w:rPr>
        <w:pPrChange w:id="232" w:author="Lewis Barnett" w:date="2020-06-16T16:16:00Z">
          <w:pPr>
            <w:spacing w:after="160" w:line="480" w:lineRule="auto"/>
          </w:pPr>
        </w:pPrChange>
      </w:pPr>
      <w:del w:id="233" w:author="Lewis Barnett" w:date="2020-06-16T16:16:00Z">
        <w:r w:rsidDel="00D10A48">
          <w:br w:type="page"/>
        </w:r>
      </w:del>
    </w:p>
    <w:p w14:paraId="4E1CB6FD" w14:textId="00624F96" w:rsidR="0002735B" w:rsidRDefault="0071148D" w:rsidP="00D10A48">
      <w:pPr>
        <w:spacing w:line="480" w:lineRule="auto"/>
        <w:rPr>
          <w:vertAlign w:val="subscript"/>
        </w:rPr>
        <w:pPrChange w:id="234" w:author="Lewis Barnett" w:date="2020-06-16T16:16:00Z">
          <w:pPr>
            <w:spacing w:after="160" w:line="480" w:lineRule="auto"/>
            <w:jc w:val="center"/>
          </w:pPr>
        </w:pPrChange>
      </w:pPr>
      <w:del w:id="235"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052FBC38" w:rsidR="00F62588" w:rsidRPr="0002735B" w:rsidRDefault="005B5CB5" w:rsidP="00D10A48">
      <w:pPr>
        <w:spacing w:line="480" w:lineRule="auto"/>
        <w:rPr>
          <w:vertAlign w:val="subscript"/>
        </w:rPr>
        <w:pPrChange w:id="236"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rsidP="003C0549">
      <w:pPr>
        <w:pStyle w:val="Bibliography"/>
        <w:rPr>
          <w:ins w:id="237" w:author="Lewis Barnett" w:date="2020-06-16T14:27:00Z"/>
        </w:rPr>
        <w:pPrChange w:id="238"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239" w:author="Lewis Barnett" w:date="2020-06-16T14:27:00Z">
        <w:r w:rsidR="003C0549">
          <w:t>Akaike, H. 1973. Information theory and an extension of the maximum likelihood principle. Page 2nd International Symposium on Information Theory. Budapest: Akadémiai, Tsahkadsor, Armenia, USSR.</w:t>
        </w:r>
      </w:ins>
    </w:p>
    <w:p w14:paraId="1AAD7B2D" w14:textId="77777777" w:rsidR="003C0549" w:rsidRDefault="003C0549" w:rsidP="003C0549">
      <w:pPr>
        <w:pStyle w:val="Bibliography"/>
        <w:rPr>
          <w:ins w:id="240" w:author="Lewis Barnett" w:date="2020-06-16T14:27:00Z"/>
        </w:rPr>
        <w:pPrChange w:id="241" w:author="Lewis Barnett" w:date="2020-06-16T14:27:00Z">
          <w:pPr>
            <w:widowControl w:val="0"/>
            <w:autoSpaceDE w:val="0"/>
            <w:autoSpaceDN w:val="0"/>
            <w:adjustRightInd w:val="0"/>
          </w:pPr>
        </w:pPrChange>
      </w:pPr>
      <w:ins w:id="242" w:author="Lewis Barnett" w:date="2020-06-16T14:27:00Z">
        <w:r>
          <w:t>Anderson, S. C. 2019. sdmTMB: An R package for spatial and spatiotemporal GLMMs with TMB.</w:t>
        </w:r>
      </w:ins>
    </w:p>
    <w:p w14:paraId="0C5B2A1E" w14:textId="77777777" w:rsidR="003C0549" w:rsidRDefault="003C0549" w:rsidP="003C0549">
      <w:pPr>
        <w:pStyle w:val="Bibliography"/>
        <w:rPr>
          <w:ins w:id="243" w:author="Lewis Barnett" w:date="2020-06-16T14:27:00Z"/>
        </w:rPr>
        <w:pPrChange w:id="244" w:author="Lewis Barnett" w:date="2020-06-16T14:27:00Z">
          <w:pPr>
            <w:widowControl w:val="0"/>
            <w:autoSpaceDE w:val="0"/>
            <w:autoSpaceDN w:val="0"/>
            <w:adjustRightInd w:val="0"/>
          </w:pPr>
        </w:pPrChange>
      </w:pPr>
      <w:ins w:id="245" w:author="Lewis Barnett" w:date="2020-06-16T14:27:00Z">
        <w:r>
          <w:t>Anderson, S. C., E. A. Keppel, and Edwards, A.M. In press. A reproducible data synopsis for over 100 species of British Columbia groundfish.</w:t>
        </w:r>
      </w:ins>
    </w:p>
    <w:p w14:paraId="206B804A" w14:textId="77777777" w:rsidR="003C0549" w:rsidRDefault="003C0549" w:rsidP="003C0549">
      <w:pPr>
        <w:pStyle w:val="Bibliography"/>
        <w:rPr>
          <w:ins w:id="246" w:author="Lewis Barnett" w:date="2020-06-16T14:27:00Z"/>
        </w:rPr>
        <w:pPrChange w:id="247" w:author="Lewis Barnett" w:date="2020-06-16T14:27:00Z">
          <w:pPr>
            <w:widowControl w:val="0"/>
            <w:autoSpaceDE w:val="0"/>
            <w:autoSpaceDN w:val="0"/>
            <w:adjustRightInd w:val="0"/>
          </w:pPr>
        </w:pPrChange>
      </w:pPr>
      <w:ins w:id="248" w:author="Lewis Barnett" w:date="2020-06-16T14:27:00Z">
        <w:r>
          <w:t>Anderson, S. C., and E. J. Ward. 2019. Black swans in space: modeling spatiotemporal processes with extremes. Ecology 100:e02403.</w:t>
        </w:r>
      </w:ins>
    </w:p>
    <w:p w14:paraId="572563FC" w14:textId="77777777" w:rsidR="003C0549" w:rsidRDefault="003C0549" w:rsidP="003C0549">
      <w:pPr>
        <w:pStyle w:val="Bibliography"/>
        <w:rPr>
          <w:ins w:id="249" w:author="Lewis Barnett" w:date="2020-06-16T14:27:00Z"/>
        </w:rPr>
        <w:pPrChange w:id="250" w:author="Lewis Barnett" w:date="2020-06-16T14:27:00Z">
          <w:pPr>
            <w:widowControl w:val="0"/>
            <w:autoSpaceDE w:val="0"/>
            <w:autoSpaceDN w:val="0"/>
            <w:adjustRightInd w:val="0"/>
          </w:pPr>
        </w:pPrChange>
      </w:pPr>
      <w:ins w:id="251" w:author="Lewis Barnett" w:date="2020-06-16T14:27:00Z">
        <w:r>
          <w:t>Auger-Méthé, M., C. Field, C. M. Albertsen, A. E. Derocher, M. A. Lewis, I. D. Jonsen, and J. Mills Flemming. 2016. State-space models’ dirty little secrets: even simple linear Gaussian models can have estimation problems. Scientific Reports 6:26677.</w:t>
        </w:r>
      </w:ins>
    </w:p>
    <w:p w14:paraId="507990DD" w14:textId="77777777" w:rsidR="003C0549" w:rsidRDefault="003C0549" w:rsidP="003C0549">
      <w:pPr>
        <w:pStyle w:val="Bibliography"/>
        <w:rPr>
          <w:ins w:id="252" w:author="Lewis Barnett" w:date="2020-06-16T14:27:00Z"/>
        </w:rPr>
        <w:pPrChange w:id="253" w:author="Lewis Barnett" w:date="2020-06-16T14:27:00Z">
          <w:pPr>
            <w:widowControl w:val="0"/>
            <w:autoSpaceDE w:val="0"/>
            <w:autoSpaceDN w:val="0"/>
            <w:adjustRightInd w:val="0"/>
          </w:pPr>
        </w:pPrChange>
      </w:pPr>
      <w:ins w:id="254" w:author="Lewis Barnett" w:date="2020-06-16T14:27:00Z">
        <w:r>
          <w:t>Bakun, A., D. B. Field, A. Redondo-Rodriguez, and S. J. Weeks. 2010. Greenhouse gas, upwelling-favorable winds, and the future of coastal ocean upwelling ecosystems. Global Change Biology 16:1213–1228.</w:t>
        </w:r>
      </w:ins>
    </w:p>
    <w:p w14:paraId="62B751B7" w14:textId="77777777" w:rsidR="003C0549" w:rsidRDefault="003C0549" w:rsidP="003C0549">
      <w:pPr>
        <w:pStyle w:val="Bibliography"/>
        <w:rPr>
          <w:ins w:id="255" w:author="Lewis Barnett" w:date="2020-06-16T14:27:00Z"/>
        </w:rPr>
        <w:pPrChange w:id="256" w:author="Lewis Barnett" w:date="2020-06-16T14:27:00Z">
          <w:pPr>
            <w:widowControl w:val="0"/>
            <w:autoSpaceDE w:val="0"/>
            <w:autoSpaceDN w:val="0"/>
            <w:adjustRightInd w:val="0"/>
          </w:pPr>
        </w:pPrChange>
      </w:pPr>
      <w:ins w:id="257" w:author="Lewis Barnett" w:date="2020-06-16T14:27:00Z">
        <w:r>
          <w:t>Barnett, L. A. K., E. J. Ward, J. E. Jannot, and A. O. Shelton. 2019. Dynamic spatial heterogeneity reveals interdependence of marine faunal density and fishery removals. Ecological Indicators 107:105585.</w:t>
        </w:r>
      </w:ins>
    </w:p>
    <w:p w14:paraId="2DC6B4BF" w14:textId="77777777" w:rsidR="003C0549" w:rsidRDefault="003C0549" w:rsidP="003C0549">
      <w:pPr>
        <w:pStyle w:val="Bibliography"/>
        <w:rPr>
          <w:ins w:id="258" w:author="Lewis Barnett" w:date="2020-06-16T14:27:00Z"/>
        </w:rPr>
        <w:pPrChange w:id="259" w:author="Lewis Barnett" w:date="2020-06-16T14:27:00Z">
          <w:pPr>
            <w:widowControl w:val="0"/>
            <w:autoSpaceDE w:val="0"/>
            <w:autoSpaceDN w:val="0"/>
            <w:adjustRightInd w:val="0"/>
          </w:pPr>
        </w:pPrChange>
      </w:pPr>
      <w:ins w:id="260" w:author="Lewis Barnett" w:date="2020-06-16T14:27:00Z">
        <w:r>
          <w:t>Berger, A. M., D. R. Goethel, P. D. Lynch, T. Quinn, S. Mormede, J. McKenzie, and A. Dunn. 2017. Space oddity: The mission for spatial integration. Canadian Journal of Fisheries and Aquatic Sciences 74:1698–1716.</w:t>
        </w:r>
      </w:ins>
    </w:p>
    <w:p w14:paraId="3B10C001" w14:textId="77777777" w:rsidR="003C0549" w:rsidRDefault="003C0549" w:rsidP="003C0549">
      <w:pPr>
        <w:pStyle w:val="Bibliography"/>
        <w:rPr>
          <w:ins w:id="261" w:author="Lewis Barnett" w:date="2020-06-16T14:27:00Z"/>
        </w:rPr>
        <w:pPrChange w:id="262" w:author="Lewis Barnett" w:date="2020-06-16T14:27:00Z">
          <w:pPr>
            <w:widowControl w:val="0"/>
            <w:autoSpaceDE w:val="0"/>
            <w:autoSpaceDN w:val="0"/>
            <w:adjustRightInd w:val="0"/>
          </w:pPr>
        </w:pPrChange>
      </w:pPr>
      <w:ins w:id="263"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rsidP="003C0549">
      <w:pPr>
        <w:pStyle w:val="Bibliography"/>
        <w:rPr>
          <w:ins w:id="264" w:author="Lewis Barnett" w:date="2020-06-16T14:27:00Z"/>
        </w:rPr>
        <w:pPrChange w:id="265" w:author="Lewis Barnett" w:date="2020-06-16T14:27:00Z">
          <w:pPr>
            <w:widowControl w:val="0"/>
            <w:autoSpaceDE w:val="0"/>
            <w:autoSpaceDN w:val="0"/>
            <w:adjustRightInd w:val="0"/>
          </w:pPr>
        </w:pPrChange>
      </w:pPr>
      <w:ins w:id="266" w:author="Lewis Barnett" w:date="2020-06-16T14:27:00Z">
        <w:r>
          <w:t>Dunn, P. K., and G. K. Smyth. 2005. Series evaluation of Tweedie exponential dispersion model densities. Statistics and Computing 15:267–280.</w:t>
        </w:r>
      </w:ins>
    </w:p>
    <w:p w14:paraId="5A66C00E" w14:textId="77777777" w:rsidR="003C0549" w:rsidRDefault="003C0549" w:rsidP="003C0549">
      <w:pPr>
        <w:pStyle w:val="Bibliography"/>
        <w:rPr>
          <w:ins w:id="267" w:author="Lewis Barnett" w:date="2020-06-16T14:27:00Z"/>
        </w:rPr>
        <w:pPrChange w:id="268" w:author="Lewis Barnett" w:date="2020-06-16T14:27:00Z">
          <w:pPr>
            <w:widowControl w:val="0"/>
            <w:autoSpaceDE w:val="0"/>
            <w:autoSpaceDN w:val="0"/>
            <w:adjustRightInd w:val="0"/>
          </w:pPr>
        </w:pPrChange>
      </w:pPr>
      <w:ins w:id="269" w:author="Lewis Barnett" w:date="2020-06-16T14:27:00Z">
        <w:r>
          <w:t>Elith, J., M. Kearney, and S. Phillips. 2010. The art of modelling range-shifting species. Methods in Ecology and Evolution 1:330–342.</w:t>
        </w:r>
      </w:ins>
    </w:p>
    <w:p w14:paraId="32E2AEA8" w14:textId="77777777" w:rsidR="003C0549" w:rsidRDefault="003C0549" w:rsidP="003C0549">
      <w:pPr>
        <w:pStyle w:val="Bibliography"/>
        <w:rPr>
          <w:ins w:id="270" w:author="Lewis Barnett" w:date="2020-06-16T14:27:00Z"/>
        </w:rPr>
        <w:pPrChange w:id="271" w:author="Lewis Barnett" w:date="2020-06-16T14:27:00Z">
          <w:pPr>
            <w:widowControl w:val="0"/>
            <w:autoSpaceDE w:val="0"/>
            <w:autoSpaceDN w:val="0"/>
            <w:adjustRightInd w:val="0"/>
          </w:pPr>
        </w:pPrChange>
      </w:pPr>
      <w:ins w:id="272" w:author="Lewis Barnett" w:date="2020-06-16T14:27:00Z">
        <w:r>
          <w:t>Elith, J., and J. R. Leathwick. 2009. Species Distribution Models: Ecological Explanation and Prediction Across Space and Time. Annual Review of Ecology, Evolution, and Systematics 40:677–697.</w:t>
        </w:r>
      </w:ins>
    </w:p>
    <w:p w14:paraId="3D532724" w14:textId="77777777" w:rsidR="003C0549" w:rsidRDefault="003C0549" w:rsidP="003C0549">
      <w:pPr>
        <w:pStyle w:val="Bibliography"/>
        <w:rPr>
          <w:ins w:id="273" w:author="Lewis Barnett" w:date="2020-06-16T14:27:00Z"/>
        </w:rPr>
        <w:pPrChange w:id="274" w:author="Lewis Barnett" w:date="2020-06-16T14:27:00Z">
          <w:pPr>
            <w:widowControl w:val="0"/>
            <w:autoSpaceDE w:val="0"/>
            <w:autoSpaceDN w:val="0"/>
            <w:adjustRightInd w:val="0"/>
          </w:pPr>
        </w:pPrChange>
      </w:pPr>
      <w:ins w:id="275" w:author="Lewis Barnett" w:date="2020-06-16T14:27:00Z">
        <w: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rsidP="003C0549">
      <w:pPr>
        <w:pStyle w:val="Bibliography"/>
        <w:rPr>
          <w:ins w:id="276" w:author="Lewis Barnett" w:date="2020-06-16T14:27:00Z"/>
        </w:rPr>
        <w:pPrChange w:id="277" w:author="Lewis Barnett" w:date="2020-06-16T14:27:00Z">
          <w:pPr>
            <w:widowControl w:val="0"/>
            <w:autoSpaceDE w:val="0"/>
            <w:autoSpaceDN w:val="0"/>
            <w:adjustRightInd w:val="0"/>
          </w:pPr>
        </w:pPrChange>
      </w:pPr>
      <w:ins w:id="278" w:author="Lewis Barnett" w:date="2020-06-16T14:27:00Z">
        <w:r>
          <w:t>Hassell, M. 2000. The spatial and temporal dynamics of host-parasitoid interactions. Oxford University Press, Oxford.</w:t>
        </w:r>
      </w:ins>
    </w:p>
    <w:p w14:paraId="49BD06AC" w14:textId="77777777" w:rsidR="003C0549" w:rsidRDefault="003C0549" w:rsidP="003C0549">
      <w:pPr>
        <w:pStyle w:val="Bibliography"/>
        <w:rPr>
          <w:ins w:id="279" w:author="Lewis Barnett" w:date="2020-06-16T14:27:00Z"/>
        </w:rPr>
        <w:pPrChange w:id="280" w:author="Lewis Barnett" w:date="2020-06-16T14:27:00Z">
          <w:pPr>
            <w:widowControl w:val="0"/>
            <w:autoSpaceDE w:val="0"/>
            <w:autoSpaceDN w:val="0"/>
            <w:adjustRightInd w:val="0"/>
          </w:pPr>
        </w:pPrChange>
      </w:pPr>
      <w:ins w:id="281" w:author="Lewis Barnett" w:date="2020-06-16T14:27:00Z">
        <w:r>
          <w:t>Hennig, C. 2019. fpc: Flexible Procedures for Clustering.</w:t>
        </w:r>
      </w:ins>
    </w:p>
    <w:p w14:paraId="73B5C927" w14:textId="77777777" w:rsidR="003C0549" w:rsidRDefault="003C0549" w:rsidP="003C0549">
      <w:pPr>
        <w:pStyle w:val="Bibliography"/>
        <w:rPr>
          <w:ins w:id="282" w:author="Lewis Barnett" w:date="2020-06-16T14:27:00Z"/>
        </w:rPr>
        <w:pPrChange w:id="283" w:author="Lewis Barnett" w:date="2020-06-16T14:27:00Z">
          <w:pPr>
            <w:widowControl w:val="0"/>
            <w:autoSpaceDE w:val="0"/>
            <w:autoSpaceDN w:val="0"/>
            <w:adjustRightInd w:val="0"/>
          </w:pPr>
        </w:pPrChange>
      </w:pPr>
      <w:ins w:id="284" w:author="Lewis Barnett" w:date="2020-06-16T14:27:00Z">
        <w:r>
          <w:lastRenderedPageBreak/>
          <w:t>Hitch, A. T., and P. L. Leberg. 2007. Breeding Distributions of North American Bird Species Moving North as a Result of Climate Change. Conservation Biology 21:534–539.</w:t>
        </w:r>
      </w:ins>
    </w:p>
    <w:p w14:paraId="1FF2C0C0" w14:textId="77777777" w:rsidR="003C0549" w:rsidRDefault="003C0549" w:rsidP="003C0549">
      <w:pPr>
        <w:pStyle w:val="Bibliography"/>
        <w:rPr>
          <w:ins w:id="285" w:author="Lewis Barnett" w:date="2020-06-16T14:27:00Z"/>
        </w:rPr>
        <w:pPrChange w:id="286" w:author="Lewis Barnett" w:date="2020-06-16T14:27:00Z">
          <w:pPr>
            <w:widowControl w:val="0"/>
            <w:autoSpaceDE w:val="0"/>
            <w:autoSpaceDN w:val="0"/>
            <w:adjustRightInd w:val="0"/>
          </w:pPr>
        </w:pPrChange>
      </w:pPr>
      <w:ins w:id="287" w:author="Lewis Barnett" w:date="2020-06-16T14:27:00Z">
        <w:r>
          <w:t>Huffaker, C. B. 1958. Experimental studies on predation: dispersion factors and predator-prey oscillations. Hilgardia 27:795–835.</w:t>
        </w:r>
      </w:ins>
    </w:p>
    <w:p w14:paraId="3ED948A9" w14:textId="77777777" w:rsidR="003C0549" w:rsidRDefault="003C0549" w:rsidP="003C0549">
      <w:pPr>
        <w:pStyle w:val="Bibliography"/>
        <w:rPr>
          <w:ins w:id="288" w:author="Lewis Barnett" w:date="2020-06-16T14:27:00Z"/>
        </w:rPr>
        <w:pPrChange w:id="289" w:author="Lewis Barnett" w:date="2020-06-16T14:27:00Z">
          <w:pPr>
            <w:widowControl w:val="0"/>
            <w:autoSpaceDE w:val="0"/>
            <w:autoSpaceDN w:val="0"/>
            <w:adjustRightInd w:val="0"/>
          </w:pPr>
        </w:pPrChange>
      </w:pPr>
      <w:ins w:id="290"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rsidP="003C0549">
      <w:pPr>
        <w:pStyle w:val="Bibliography"/>
        <w:rPr>
          <w:ins w:id="291" w:author="Lewis Barnett" w:date="2020-06-16T14:27:00Z"/>
        </w:rPr>
        <w:pPrChange w:id="292" w:author="Lewis Barnett" w:date="2020-06-16T14:27:00Z">
          <w:pPr>
            <w:widowControl w:val="0"/>
            <w:autoSpaceDE w:val="0"/>
            <w:autoSpaceDN w:val="0"/>
            <w:adjustRightInd w:val="0"/>
          </w:pPr>
        </w:pPrChange>
      </w:pPr>
      <w:ins w:id="293" w:author="Lewis Barnett" w:date="2020-06-16T14:27:00Z">
        <w:r>
          <w:t>Kaufman, L., and P. J. Rousseeuw. 2009. Finding groups in data: an introduction to cluster analysis. John Wiley &amp; Sons.</w:t>
        </w:r>
      </w:ins>
    </w:p>
    <w:p w14:paraId="1E9182E4" w14:textId="77777777" w:rsidR="003C0549" w:rsidRDefault="003C0549" w:rsidP="003C0549">
      <w:pPr>
        <w:pStyle w:val="Bibliography"/>
        <w:rPr>
          <w:ins w:id="294" w:author="Lewis Barnett" w:date="2020-06-16T14:27:00Z"/>
        </w:rPr>
        <w:pPrChange w:id="295" w:author="Lewis Barnett" w:date="2020-06-16T14:27:00Z">
          <w:pPr>
            <w:widowControl w:val="0"/>
            <w:autoSpaceDE w:val="0"/>
            <w:autoSpaceDN w:val="0"/>
            <w:adjustRightInd w:val="0"/>
          </w:pPr>
        </w:pPrChange>
      </w:pPr>
      <w:ins w:id="296" w:author="Lewis Barnett" w:date="2020-06-16T14:27:00Z">
        <w:r>
          <w:t>Kéfi, S., V. Guttal, W. A. Brock, S. R. Carpenter, A. M. Ellison, V. N. Livina, D. A. Seekell, M. Scheffer, E. H. van Nes, and V. Dakos. 2014. Early warning signals of ecological transitions: methods for spatial patterns. PloS one 9:e92097.</w:t>
        </w:r>
      </w:ins>
    </w:p>
    <w:p w14:paraId="4F573381" w14:textId="77777777" w:rsidR="003C0549" w:rsidRDefault="003C0549" w:rsidP="003C0549">
      <w:pPr>
        <w:pStyle w:val="Bibliography"/>
        <w:rPr>
          <w:ins w:id="297" w:author="Lewis Barnett" w:date="2020-06-16T14:27:00Z"/>
        </w:rPr>
        <w:pPrChange w:id="298" w:author="Lewis Barnett" w:date="2020-06-16T14:27:00Z">
          <w:pPr>
            <w:widowControl w:val="0"/>
            <w:autoSpaceDE w:val="0"/>
            <w:autoSpaceDN w:val="0"/>
            <w:adjustRightInd w:val="0"/>
          </w:pPr>
        </w:pPrChange>
      </w:pPr>
      <w:ins w:id="299" w:author="Lewis Barnett" w:date="2020-06-16T14:27:00Z">
        <w:r>
          <w:t>Keller, A. A., J. R. Wallace, and R. D. Methot. 2017. The Northwest Fisheries Science Center’s West Coast Groundfish Bottom Trawl Survey: History, Design, and Description. NOAA Technical Memorandum, Northwest Fisheries Science Center, Seattle, WA.</w:t>
        </w:r>
      </w:ins>
    </w:p>
    <w:p w14:paraId="5F5FAB10" w14:textId="77777777" w:rsidR="003C0549" w:rsidRDefault="003C0549" w:rsidP="003C0549">
      <w:pPr>
        <w:pStyle w:val="Bibliography"/>
        <w:rPr>
          <w:ins w:id="300" w:author="Lewis Barnett" w:date="2020-06-16T14:27:00Z"/>
        </w:rPr>
        <w:pPrChange w:id="301" w:author="Lewis Barnett" w:date="2020-06-16T14:27:00Z">
          <w:pPr>
            <w:widowControl w:val="0"/>
            <w:autoSpaceDE w:val="0"/>
            <w:autoSpaceDN w:val="0"/>
            <w:adjustRightInd w:val="0"/>
          </w:pPr>
        </w:pPrChange>
      </w:pPr>
      <w:ins w:id="302" w:author="Lewis Barnett" w:date="2020-06-16T14:27: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rsidP="003C0549">
      <w:pPr>
        <w:pStyle w:val="Bibliography"/>
        <w:rPr>
          <w:ins w:id="303" w:author="Lewis Barnett" w:date="2020-06-16T14:27:00Z"/>
        </w:rPr>
        <w:pPrChange w:id="304" w:author="Lewis Barnett" w:date="2020-06-16T14:27:00Z">
          <w:pPr>
            <w:widowControl w:val="0"/>
            <w:autoSpaceDE w:val="0"/>
            <w:autoSpaceDN w:val="0"/>
            <w:adjustRightInd w:val="0"/>
          </w:pPr>
        </w:pPrChange>
      </w:pPr>
      <w:ins w:id="305" w:author="Lewis Barnett" w:date="2020-06-16T14:27:00Z">
        <w:r>
          <w:t>Kotwicki, S., and K. Ono. 2019. The effect of random and density-dependent variation in sampling efficiency on variance of abundance estimates from fishery surveys. Fish and Fisheries 20:760–774.</w:t>
        </w:r>
      </w:ins>
    </w:p>
    <w:p w14:paraId="4B5D5EBA" w14:textId="77777777" w:rsidR="003C0549" w:rsidRDefault="003C0549" w:rsidP="003C0549">
      <w:pPr>
        <w:pStyle w:val="Bibliography"/>
        <w:rPr>
          <w:ins w:id="306" w:author="Lewis Barnett" w:date="2020-06-16T14:27:00Z"/>
        </w:rPr>
        <w:pPrChange w:id="307" w:author="Lewis Barnett" w:date="2020-06-16T14:27:00Z">
          <w:pPr>
            <w:widowControl w:val="0"/>
            <w:autoSpaceDE w:val="0"/>
            <w:autoSpaceDN w:val="0"/>
            <w:adjustRightInd w:val="0"/>
          </w:pPr>
        </w:pPrChange>
      </w:pPr>
      <w:ins w:id="308" w:author="Lewis Barnett" w:date="2020-06-16T14:27:00Z">
        <w:r>
          <w:lastRenderedPageBreak/>
          <w:t>Kristensen, K., A. Nielsen, C. W. Berg, H. Skaug, and B. M. Bell. 2016. TMB: Automatic Differentiation and Laplace Approximation. Journal of Statistical Software 70:1–21.</w:t>
        </w:r>
      </w:ins>
    </w:p>
    <w:p w14:paraId="5807EB66" w14:textId="77777777" w:rsidR="003C0549" w:rsidRDefault="003C0549" w:rsidP="003C0549">
      <w:pPr>
        <w:pStyle w:val="Bibliography"/>
        <w:rPr>
          <w:ins w:id="309" w:author="Lewis Barnett" w:date="2020-06-16T14:27:00Z"/>
        </w:rPr>
        <w:pPrChange w:id="310" w:author="Lewis Barnett" w:date="2020-06-16T14:27:00Z">
          <w:pPr>
            <w:widowControl w:val="0"/>
            <w:autoSpaceDE w:val="0"/>
            <w:autoSpaceDN w:val="0"/>
            <w:adjustRightInd w:val="0"/>
          </w:pPr>
        </w:pPrChange>
      </w:pPr>
      <w:ins w:id="311"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rsidP="003C0549">
      <w:pPr>
        <w:pStyle w:val="Bibliography"/>
        <w:rPr>
          <w:ins w:id="312" w:author="Lewis Barnett" w:date="2020-06-16T14:27:00Z"/>
        </w:rPr>
        <w:pPrChange w:id="313" w:author="Lewis Barnett" w:date="2020-06-16T14:27:00Z">
          <w:pPr>
            <w:widowControl w:val="0"/>
            <w:autoSpaceDE w:val="0"/>
            <w:autoSpaceDN w:val="0"/>
            <w:adjustRightInd w:val="0"/>
          </w:pPr>
        </w:pPrChange>
      </w:pPr>
      <w:ins w:id="314" w:author="Lewis Barnett" w:date="2020-06-16T14:27:00Z">
        <w:r>
          <w:t>Lenoir, J., J. C. Gégout, P. A. Marquet, P. de Ruffray, and H. Brisse. 2008. A Significant Upward Shift in Plant Species Optimum Elevation During the 20th Century. Science 320:1768.</w:t>
        </w:r>
      </w:ins>
    </w:p>
    <w:p w14:paraId="6C4CA9D2" w14:textId="77777777" w:rsidR="003C0549" w:rsidRDefault="003C0549" w:rsidP="003C0549">
      <w:pPr>
        <w:pStyle w:val="Bibliography"/>
        <w:rPr>
          <w:ins w:id="315" w:author="Lewis Barnett" w:date="2020-06-16T14:27:00Z"/>
        </w:rPr>
        <w:pPrChange w:id="316" w:author="Lewis Barnett" w:date="2020-06-16T14:27:00Z">
          <w:pPr>
            <w:widowControl w:val="0"/>
            <w:autoSpaceDE w:val="0"/>
            <w:autoSpaceDN w:val="0"/>
            <w:adjustRightInd w:val="0"/>
          </w:pPr>
        </w:pPrChange>
      </w:pPr>
      <w:ins w:id="317" w:author="Lewis Barnett" w:date="2020-06-16T14:27:00Z">
        <w:r>
          <w:t>Levin, L. A., M. Sibuet, A. J. Gooday, C. R. Smith, and A. Vanreusel. 2010. The roles of habitat heterogeneity in generating and maintaining biodiversity on continental margins: an introduction. Marine Ecology 31:1–5.</w:t>
        </w:r>
      </w:ins>
    </w:p>
    <w:p w14:paraId="541BC118" w14:textId="77777777" w:rsidR="003C0549" w:rsidRDefault="003C0549" w:rsidP="003C0549">
      <w:pPr>
        <w:pStyle w:val="Bibliography"/>
        <w:rPr>
          <w:ins w:id="318" w:author="Lewis Barnett" w:date="2020-06-16T14:27:00Z"/>
        </w:rPr>
        <w:pPrChange w:id="319" w:author="Lewis Barnett" w:date="2020-06-16T14:27:00Z">
          <w:pPr>
            <w:widowControl w:val="0"/>
            <w:autoSpaceDE w:val="0"/>
            <w:autoSpaceDN w:val="0"/>
            <w:adjustRightInd w:val="0"/>
          </w:pPr>
        </w:pPrChange>
      </w:pPr>
      <w:ins w:id="320" w:author="Lewis Barnett" w:date="2020-06-16T14:27:00Z">
        <w:r>
          <w:t>Levin, S. A. 1992. The problem of pattern and scale in ecology: the Robert H. MacArthur award lecture. Ecology 73:1943–1967.</w:t>
        </w:r>
      </w:ins>
    </w:p>
    <w:p w14:paraId="47CB8D76" w14:textId="77777777" w:rsidR="003C0549" w:rsidRDefault="003C0549" w:rsidP="003C0549">
      <w:pPr>
        <w:pStyle w:val="Bibliography"/>
        <w:rPr>
          <w:ins w:id="321" w:author="Lewis Barnett" w:date="2020-06-16T14:27:00Z"/>
        </w:rPr>
        <w:pPrChange w:id="322" w:author="Lewis Barnett" w:date="2020-06-16T14:27:00Z">
          <w:pPr>
            <w:widowControl w:val="0"/>
            <w:autoSpaceDE w:val="0"/>
            <w:autoSpaceDN w:val="0"/>
            <w:adjustRightInd w:val="0"/>
          </w:pPr>
        </w:pPrChange>
      </w:pPr>
      <w:ins w:id="323" w:author="Lewis Barnett" w:date="2020-06-16T14:27: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66FEB63D" w14:textId="77777777" w:rsidR="003C0549" w:rsidRDefault="003C0549" w:rsidP="003C0549">
      <w:pPr>
        <w:pStyle w:val="Bibliography"/>
        <w:rPr>
          <w:ins w:id="324" w:author="Lewis Barnett" w:date="2020-06-16T14:27:00Z"/>
        </w:rPr>
        <w:pPrChange w:id="325" w:author="Lewis Barnett" w:date="2020-06-16T14:27:00Z">
          <w:pPr>
            <w:widowControl w:val="0"/>
            <w:autoSpaceDE w:val="0"/>
            <w:autoSpaceDN w:val="0"/>
            <w:adjustRightInd w:val="0"/>
          </w:pPr>
        </w:pPrChange>
      </w:pPr>
      <w:ins w:id="326" w:author="Lewis Barnett" w:date="2020-06-16T14:27: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rsidP="003C0549">
      <w:pPr>
        <w:pStyle w:val="Bibliography"/>
        <w:rPr>
          <w:ins w:id="327" w:author="Lewis Barnett" w:date="2020-06-16T14:27:00Z"/>
        </w:rPr>
        <w:pPrChange w:id="328" w:author="Lewis Barnett" w:date="2020-06-16T14:27:00Z">
          <w:pPr>
            <w:widowControl w:val="0"/>
            <w:autoSpaceDE w:val="0"/>
            <w:autoSpaceDN w:val="0"/>
            <w:adjustRightInd w:val="0"/>
          </w:pPr>
        </w:pPrChange>
      </w:pPr>
      <w:ins w:id="329" w:author="Lewis Barnett" w:date="2020-06-16T14:27:00Z">
        <w:r>
          <w:t>Link, J. S., J. K. T. Brodziak, S. F. Edwards, W. J. Overholtz, D. Mountain, J. W. Jossi, T. D. Smith, and M. J. Fogarty. 2002. Marine ecosystem assessment in a fisheries management context. Canadian Journal of Fisheries and Aquatic Sciences 59:1429–1440.</w:t>
        </w:r>
      </w:ins>
    </w:p>
    <w:p w14:paraId="6FD2FBB7" w14:textId="77777777" w:rsidR="003C0549" w:rsidRDefault="003C0549" w:rsidP="003C0549">
      <w:pPr>
        <w:pStyle w:val="Bibliography"/>
        <w:rPr>
          <w:ins w:id="330" w:author="Lewis Barnett" w:date="2020-06-16T14:27:00Z"/>
        </w:rPr>
        <w:pPrChange w:id="331" w:author="Lewis Barnett" w:date="2020-06-16T14:27:00Z">
          <w:pPr>
            <w:widowControl w:val="0"/>
            <w:autoSpaceDE w:val="0"/>
            <w:autoSpaceDN w:val="0"/>
            <w:adjustRightInd w:val="0"/>
          </w:pPr>
        </w:pPrChange>
      </w:pPr>
      <w:ins w:id="332" w:author="Lewis Barnett" w:date="2020-06-16T14:27:00Z">
        <w:r>
          <w:lastRenderedPageBreak/>
          <w:t>Lowerre-Barbieri, S. K., I. A. Catalán, A. Frugård Opdal, and C. Jørgensen. 2019. Preparing for the future: integrating spatial ecology into ecosystem-based management. ICES Journal of Marine Science 76:467–476.</w:t>
        </w:r>
      </w:ins>
    </w:p>
    <w:p w14:paraId="0C0F7D1E" w14:textId="77777777" w:rsidR="003C0549" w:rsidRDefault="003C0549" w:rsidP="003C0549">
      <w:pPr>
        <w:pStyle w:val="Bibliography"/>
        <w:rPr>
          <w:ins w:id="333" w:author="Lewis Barnett" w:date="2020-06-16T14:27:00Z"/>
        </w:rPr>
        <w:pPrChange w:id="334" w:author="Lewis Barnett" w:date="2020-06-16T14:27:00Z">
          <w:pPr>
            <w:widowControl w:val="0"/>
            <w:autoSpaceDE w:val="0"/>
            <w:autoSpaceDN w:val="0"/>
            <w:adjustRightInd w:val="0"/>
          </w:pPr>
        </w:pPrChange>
      </w:pPr>
      <w:ins w:id="335" w:author="Lewis Barnett" w:date="2020-06-16T14:27:00Z">
        <w:r>
          <w:t>Maechler, M., P. Rousseeuw, A. Struyf, M. Hubert, and K. Hornik. 2019. cluster: Cluster Analysis Basics and Extensions.</w:t>
        </w:r>
      </w:ins>
    </w:p>
    <w:p w14:paraId="493F8F16" w14:textId="77777777" w:rsidR="003C0549" w:rsidRDefault="003C0549" w:rsidP="003C0549">
      <w:pPr>
        <w:pStyle w:val="Bibliography"/>
        <w:rPr>
          <w:ins w:id="336" w:author="Lewis Barnett" w:date="2020-06-16T14:27:00Z"/>
        </w:rPr>
        <w:pPrChange w:id="337" w:author="Lewis Barnett" w:date="2020-06-16T14:27:00Z">
          <w:pPr>
            <w:widowControl w:val="0"/>
            <w:autoSpaceDE w:val="0"/>
            <w:autoSpaceDN w:val="0"/>
            <w:adjustRightInd w:val="0"/>
          </w:pPr>
        </w:pPrChange>
      </w:pPr>
      <w:ins w:id="338"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rsidP="003C0549">
      <w:pPr>
        <w:pStyle w:val="Bibliography"/>
        <w:rPr>
          <w:ins w:id="339" w:author="Lewis Barnett" w:date="2020-06-16T14:27:00Z"/>
        </w:rPr>
        <w:pPrChange w:id="340" w:author="Lewis Barnett" w:date="2020-06-16T14:27:00Z">
          <w:pPr>
            <w:widowControl w:val="0"/>
            <w:autoSpaceDE w:val="0"/>
            <w:autoSpaceDN w:val="0"/>
            <w:adjustRightInd w:val="0"/>
          </w:pPr>
        </w:pPrChange>
      </w:pPr>
      <w:ins w:id="341" w:author="Lewis Barnett" w:date="2020-06-16T14:27:00Z">
        <w:r>
          <w:t>Pinsky, M. L., B. Worm, M. J. Fogarty, J. L. Sarmiento, and S. A. Levin. 2013. Marine taxa track local climate velocities. Science 341:1239–1242.</w:t>
        </w:r>
      </w:ins>
    </w:p>
    <w:p w14:paraId="75FF952D" w14:textId="77777777" w:rsidR="003C0549" w:rsidRDefault="003C0549" w:rsidP="003C0549">
      <w:pPr>
        <w:pStyle w:val="Bibliography"/>
        <w:rPr>
          <w:ins w:id="342" w:author="Lewis Barnett" w:date="2020-06-16T14:27:00Z"/>
        </w:rPr>
        <w:pPrChange w:id="343" w:author="Lewis Barnett" w:date="2020-06-16T14:27:00Z">
          <w:pPr>
            <w:widowControl w:val="0"/>
            <w:autoSpaceDE w:val="0"/>
            <w:autoSpaceDN w:val="0"/>
            <w:adjustRightInd w:val="0"/>
          </w:pPr>
        </w:pPrChange>
      </w:pPr>
      <w:ins w:id="344" w:author="Lewis Barnett" w:date="2020-06-16T14:27:00Z">
        <w:r>
          <w:t>R Core Team. 2019. R: A Language and Environment for Statistical Computing. R Foundation for Statistical Computing, Vienna, Austria.</w:t>
        </w:r>
      </w:ins>
    </w:p>
    <w:p w14:paraId="690AE338" w14:textId="77777777" w:rsidR="003C0549" w:rsidRDefault="003C0549" w:rsidP="003C0549">
      <w:pPr>
        <w:pStyle w:val="Bibliography"/>
        <w:rPr>
          <w:ins w:id="345" w:author="Lewis Barnett" w:date="2020-06-16T14:27:00Z"/>
        </w:rPr>
        <w:pPrChange w:id="346" w:author="Lewis Barnett" w:date="2020-06-16T14:27:00Z">
          <w:pPr>
            <w:widowControl w:val="0"/>
            <w:autoSpaceDE w:val="0"/>
            <w:autoSpaceDN w:val="0"/>
            <w:adjustRightInd w:val="0"/>
          </w:pPr>
        </w:pPrChange>
      </w:pPr>
      <w:ins w:id="347" w:author="Lewis Barnett" w:date="2020-06-16T14:27:00Z">
        <w:r>
          <w:t>Reynolds, A. P., G. Richards, B. de la Iglesia, and V. J. Rayward-Smith. 2006. Clustering Rules: A Comparison of Partitioning and Hierarchical Clustering Algorithms. Journal of Mathematical Modelling and Algorithms 5:475–504.</w:t>
        </w:r>
      </w:ins>
    </w:p>
    <w:p w14:paraId="61BBCF8E" w14:textId="77777777" w:rsidR="003C0549" w:rsidRDefault="003C0549" w:rsidP="003C0549">
      <w:pPr>
        <w:pStyle w:val="Bibliography"/>
        <w:rPr>
          <w:ins w:id="348" w:author="Lewis Barnett" w:date="2020-06-16T14:27:00Z"/>
        </w:rPr>
        <w:pPrChange w:id="349" w:author="Lewis Barnett" w:date="2020-06-16T14:27:00Z">
          <w:pPr>
            <w:widowControl w:val="0"/>
            <w:autoSpaceDE w:val="0"/>
            <w:autoSpaceDN w:val="0"/>
            <w:adjustRightInd w:val="0"/>
          </w:pPr>
        </w:pPrChange>
      </w:pPr>
      <w:ins w:id="350"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rsidP="003C0549">
      <w:pPr>
        <w:pStyle w:val="Bibliography"/>
        <w:rPr>
          <w:ins w:id="351" w:author="Lewis Barnett" w:date="2020-06-16T14:27:00Z"/>
        </w:rPr>
        <w:pPrChange w:id="352" w:author="Lewis Barnett" w:date="2020-06-16T14:27:00Z">
          <w:pPr>
            <w:widowControl w:val="0"/>
            <w:autoSpaceDE w:val="0"/>
            <w:autoSpaceDN w:val="0"/>
            <w:adjustRightInd w:val="0"/>
          </w:pPr>
        </w:pPrChange>
      </w:pPr>
      <w:ins w:id="353"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rsidP="003C0549">
      <w:pPr>
        <w:pStyle w:val="Bibliography"/>
        <w:rPr>
          <w:ins w:id="354" w:author="Lewis Barnett" w:date="2020-06-16T14:27:00Z"/>
        </w:rPr>
        <w:pPrChange w:id="355" w:author="Lewis Barnett" w:date="2020-06-16T14:27:00Z">
          <w:pPr>
            <w:widowControl w:val="0"/>
            <w:autoSpaceDE w:val="0"/>
            <w:autoSpaceDN w:val="0"/>
            <w:adjustRightInd w:val="0"/>
          </w:pPr>
        </w:pPrChange>
      </w:pPr>
      <w:ins w:id="356" w:author="Lewis Barnett" w:date="2020-06-16T14:27:00Z">
        <w:r>
          <w:lastRenderedPageBreak/>
          <w:t>Ruiz-Cárdenas, R., E. T. Krainski, and H. Rue. 2012. Direct fitting of dynamic models using integrated nested Laplace approximations — INLA. Computational Statistics &amp; Data Analysis 56:1808–1828.</w:t>
        </w:r>
      </w:ins>
    </w:p>
    <w:p w14:paraId="770FC4F7" w14:textId="77777777" w:rsidR="003C0549" w:rsidRDefault="003C0549" w:rsidP="003C0549">
      <w:pPr>
        <w:pStyle w:val="Bibliography"/>
        <w:rPr>
          <w:ins w:id="357" w:author="Lewis Barnett" w:date="2020-06-16T14:27:00Z"/>
        </w:rPr>
        <w:pPrChange w:id="358" w:author="Lewis Barnett" w:date="2020-06-16T14:27:00Z">
          <w:pPr>
            <w:widowControl w:val="0"/>
            <w:autoSpaceDE w:val="0"/>
            <w:autoSpaceDN w:val="0"/>
            <w:adjustRightInd w:val="0"/>
          </w:pPr>
        </w:pPrChange>
      </w:pPr>
      <w:ins w:id="359" w:author="Lewis Barnett" w:date="2020-06-16T14:27:00Z">
        <w:r>
          <w:t>Sagarin, R. D., S. D. Gaines, and B. Gaylord. 2006. Moving beyond assumptions to understand abundance distributions across the ranges of species. Trends in Ecology &amp; Evolution 21:524–530.</w:t>
        </w:r>
      </w:ins>
    </w:p>
    <w:p w14:paraId="330424D4" w14:textId="77777777" w:rsidR="003C0549" w:rsidRDefault="003C0549" w:rsidP="003C0549">
      <w:pPr>
        <w:pStyle w:val="Bibliography"/>
        <w:rPr>
          <w:ins w:id="360" w:author="Lewis Barnett" w:date="2020-06-16T14:27:00Z"/>
        </w:rPr>
        <w:pPrChange w:id="361" w:author="Lewis Barnett" w:date="2020-06-16T14:27:00Z">
          <w:pPr>
            <w:widowControl w:val="0"/>
            <w:autoSpaceDE w:val="0"/>
            <w:autoSpaceDN w:val="0"/>
            <w:adjustRightInd w:val="0"/>
          </w:pPr>
        </w:pPrChange>
      </w:pPr>
      <w:ins w:id="362"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rsidP="003C0549">
      <w:pPr>
        <w:pStyle w:val="Bibliography"/>
        <w:rPr>
          <w:ins w:id="363" w:author="Lewis Barnett" w:date="2020-06-16T14:27:00Z"/>
        </w:rPr>
        <w:pPrChange w:id="364" w:author="Lewis Barnett" w:date="2020-06-16T14:27:00Z">
          <w:pPr>
            <w:widowControl w:val="0"/>
            <w:autoSpaceDE w:val="0"/>
            <w:autoSpaceDN w:val="0"/>
            <w:adjustRightInd w:val="0"/>
          </w:pPr>
        </w:pPrChange>
      </w:pPr>
      <w:ins w:id="365" w:author="Lewis Barnett" w:date="2020-06-16T14:27:00Z">
        <w:r>
          <w:t>Shono, H. 2008. Application of the Tweedie distribution to zero-catch data in CPUE analysis. Fisheries Research 93:154–162.</w:t>
        </w:r>
      </w:ins>
    </w:p>
    <w:p w14:paraId="0F9D7069" w14:textId="77777777" w:rsidR="003C0549" w:rsidRDefault="003C0549" w:rsidP="003C0549">
      <w:pPr>
        <w:pStyle w:val="Bibliography"/>
        <w:rPr>
          <w:ins w:id="366" w:author="Lewis Barnett" w:date="2020-06-16T14:27:00Z"/>
        </w:rPr>
        <w:pPrChange w:id="367" w:author="Lewis Barnett" w:date="2020-06-16T14:27:00Z">
          <w:pPr>
            <w:widowControl w:val="0"/>
            <w:autoSpaceDE w:val="0"/>
            <w:autoSpaceDN w:val="0"/>
            <w:adjustRightInd w:val="0"/>
          </w:pPr>
        </w:pPrChange>
      </w:pPr>
      <w:ins w:id="368" w:author="Lewis Barnett" w:date="2020-06-16T14:27:00Z">
        <w:r>
          <w:t>Stock, B. C., E. J. Ward, T. Eguchi, J. E. Jannot, J. T. Thorson, B. E. Feist, and B. X. Semmens. 2019. Comparing predictions of fisheries bycatch using multiple spatiotemporal species distribution model frameworks. Canadian Journal of Fisheries and Aquatic Sciences.</w:t>
        </w:r>
      </w:ins>
    </w:p>
    <w:p w14:paraId="25EE2791" w14:textId="77777777" w:rsidR="003C0549" w:rsidRDefault="003C0549" w:rsidP="003C0549">
      <w:pPr>
        <w:pStyle w:val="Bibliography"/>
        <w:rPr>
          <w:ins w:id="369" w:author="Lewis Barnett" w:date="2020-06-16T14:27:00Z"/>
        </w:rPr>
        <w:pPrChange w:id="370" w:author="Lewis Barnett" w:date="2020-06-16T14:27:00Z">
          <w:pPr>
            <w:widowControl w:val="0"/>
            <w:autoSpaceDE w:val="0"/>
            <w:autoSpaceDN w:val="0"/>
            <w:adjustRightInd w:val="0"/>
          </w:pPr>
        </w:pPrChange>
      </w:pPr>
      <w:ins w:id="371"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rsidP="003C0549">
      <w:pPr>
        <w:pStyle w:val="Bibliography"/>
        <w:rPr>
          <w:ins w:id="372" w:author="Lewis Barnett" w:date="2020-06-16T14:27:00Z"/>
        </w:rPr>
        <w:pPrChange w:id="373" w:author="Lewis Barnett" w:date="2020-06-16T14:27:00Z">
          <w:pPr>
            <w:widowControl w:val="0"/>
            <w:autoSpaceDE w:val="0"/>
            <w:autoSpaceDN w:val="0"/>
            <w:adjustRightInd w:val="0"/>
          </w:pPr>
        </w:pPrChange>
      </w:pPr>
      <w:ins w:id="374" w:author="Lewis Barnett" w:date="2020-06-16T14:27:00Z">
        <w:r>
          <w:t>Thorson, J. T. 2019b. Guidance for decisions using the Vector Autoregressive Spatio-Temporal (VAST) package in stock, ecosystem, habitat and climate assessments. Fisheries Research 210:143–161.</w:t>
        </w:r>
      </w:ins>
    </w:p>
    <w:p w14:paraId="46EC9C20" w14:textId="77777777" w:rsidR="003C0549" w:rsidRDefault="003C0549" w:rsidP="003C0549">
      <w:pPr>
        <w:pStyle w:val="Bibliography"/>
        <w:rPr>
          <w:ins w:id="375" w:author="Lewis Barnett" w:date="2020-06-16T14:27:00Z"/>
        </w:rPr>
        <w:pPrChange w:id="376" w:author="Lewis Barnett" w:date="2020-06-16T14:27:00Z">
          <w:pPr>
            <w:widowControl w:val="0"/>
            <w:autoSpaceDE w:val="0"/>
            <w:autoSpaceDN w:val="0"/>
            <w:adjustRightInd w:val="0"/>
          </w:pPr>
        </w:pPrChange>
      </w:pPr>
      <w:ins w:id="377"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rsidP="003C0549">
      <w:pPr>
        <w:pStyle w:val="Bibliography"/>
        <w:rPr>
          <w:ins w:id="378" w:author="Lewis Barnett" w:date="2020-06-16T14:27:00Z"/>
        </w:rPr>
        <w:pPrChange w:id="379" w:author="Lewis Barnett" w:date="2020-06-16T14:27:00Z">
          <w:pPr>
            <w:widowControl w:val="0"/>
            <w:autoSpaceDE w:val="0"/>
            <w:autoSpaceDN w:val="0"/>
            <w:adjustRightInd w:val="0"/>
          </w:pPr>
        </w:pPrChange>
      </w:pPr>
      <w:ins w:id="380" w:author="Lewis Barnett" w:date="2020-06-16T14:27:00Z">
        <w:r>
          <w:t>Thorson, J. T., M. L. Pinsky, and E. J. Ward. 2016. Model-based inference for estimating shifts in species distribution, area occupied and centre of gravity. Methods in Ecology and Evolution 7:990–1002.</w:t>
        </w:r>
      </w:ins>
    </w:p>
    <w:p w14:paraId="506E459F" w14:textId="77777777" w:rsidR="003C0549" w:rsidRDefault="003C0549" w:rsidP="003C0549">
      <w:pPr>
        <w:pStyle w:val="Bibliography"/>
        <w:rPr>
          <w:ins w:id="381" w:author="Lewis Barnett" w:date="2020-06-16T14:27:00Z"/>
        </w:rPr>
        <w:pPrChange w:id="382" w:author="Lewis Barnett" w:date="2020-06-16T14:27:00Z">
          <w:pPr>
            <w:widowControl w:val="0"/>
            <w:autoSpaceDE w:val="0"/>
            <w:autoSpaceDN w:val="0"/>
            <w:adjustRightInd w:val="0"/>
          </w:pPr>
        </w:pPrChange>
      </w:pPr>
      <w:ins w:id="383" w:author="Lewis Barnett" w:date="2020-06-16T14:27:00Z">
        <w:r>
          <w:t>Thorson, J. T., A. O. Shelton, E. J. Ward, and H. J. Skaug. 2015. Geostatistical delta-generalized linear mixed models improve precision for estimated abundance indices for West Coast groundfishes. ICES Journal of Marine Science 72:1297–1310.</w:t>
        </w:r>
      </w:ins>
    </w:p>
    <w:p w14:paraId="3171B35D" w14:textId="77777777" w:rsidR="003C0549" w:rsidRDefault="003C0549" w:rsidP="003C0549">
      <w:pPr>
        <w:pStyle w:val="Bibliography"/>
        <w:rPr>
          <w:ins w:id="384" w:author="Lewis Barnett" w:date="2020-06-16T14:27:00Z"/>
        </w:rPr>
        <w:pPrChange w:id="385" w:author="Lewis Barnett" w:date="2020-06-16T14:27:00Z">
          <w:pPr>
            <w:widowControl w:val="0"/>
            <w:autoSpaceDE w:val="0"/>
            <w:autoSpaceDN w:val="0"/>
            <w:adjustRightInd w:val="0"/>
          </w:pPr>
        </w:pPrChange>
      </w:pPr>
      <w:ins w:id="386" w:author="Lewis Barnett" w:date="2020-06-16T14:27:00Z">
        <w:r>
          <w:t>Tilman, D., and P. M. Kareiva. 1997. Spatial Ecology: The Role of Space in Population Dynamics and Interspecific Interactions. Princeton University Press.</w:t>
        </w:r>
      </w:ins>
    </w:p>
    <w:p w14:paraId="71FABF03" w14:textId="77777777" w:rsidR="003C0549" w:rsidRDefault="003C0549" w:rsidP="003C0549">
      <w:pPr>
        <w:pStyle w:val="Bibliography"/>
        <w:rPr>
          <w:ins w:id="387" w:author="Lewis Barnett" w:date="2020-06-16T14:27:00Z"/>
        </w:rPr>
        <w:pPrChange w:id="388" w:author="Lewis Barnett" w:date="2020-06-16T14:27:00Z">
          <w:pPr>
            <w:widowControl w:val="0"/>
            <w:autoSpaceDE w:val="0"/>
            <w:autoSpaceDN w:val="0"/>
            <w:adjustRightInd w:val="0"/>
          </w:pPr>
        </w:pPrChange>
      </w:pPr>
      <w:ins w:id="389"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rsidP="003C0549">
      <w:pPr>
        <w:pStyle w:val="Bibliography"/>
        <w:rPr>
          <w:ins w:id="390" w:author="Lewis Barnett" w:date="2020-06-16T14:27:00Z"/>
        </w:rPr>
        <w:pPrChange w:id="391" w:author="Lewis Barnett" w:date="2020-06-16T14:27:00Z">
          <w:pPr>
            <w:widowControl w:val="0"/>
            <w:autoSpaceDE w:val="0"/>
            <w:autoSpaceDN w:val="0"/>
            <w:adjustRightInd w:val="0"/>
          </w:pPr>
        </w:pPrChange>
      </w:pPr>
      <w:ins w:id="392" w:author="Lewis Barnett" w:date="2020-06-16T14:27:00Z">
        <w:r>
          <w:t>Walter, J. A., L. W. Sheppard, T. L. Anderson, J. H. Kastens, O. N. Bjørnstad, A. M. Liebhold, and D. C. Reuman. 2017. The geography of spatial synchrony. Ecology Letters 20:801–814.</w:t>
        </w:r>
      </w:ins>
    </w:p>
    <w:p w14:paraId="0C854645" w14:textId="77777777" w:rsidR="003C0549" w:rsidRDefault="003C0549" w:rsidP="003C0549">
      <w:pPr>
        <w:pStyle w:val="Bibliography"/>
        <w:rPr>
          <w:ins w:id="393" w:author="Lewis Barnett" w:date="2020-06-16T14:27:00Z"/>
        </w:rPr>
        <w:pPrChange w:id="394" w:author="Lewis Barnett" w:date="2020-06-16T14:27:00Z">
          <w:pPr>
            <w:widowControl w:val="0"/>
            <w:autoSpaceDE w:val="0"/>
            <w:autoSpaceDN w:val="0"/>
            <w:adjustRightInd w:val="0"/>
          </w:pPr>
        </w:pPrChange>
      </w:pPr>
      <w:ins w:id="395" w:author="Lewis Barnett" w:date="2020-06-16T14:27:00Z">
        <w:r>
          <w:t>Ward, E. J., J. E. Jannot, Y.-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rsidP="003C0549">
      <w:pPr>
        <w:pStyle w:val="Bibliography"/>
        <w:rPr>
          <w:ins w:id="396" w:author="Lewis Barnett" w:date="2020-06-16T14:27:00Z"/>
        </w:rPr>
        <w:pPrChange w:id="397" w:author="Lewis Barnett" w:date="2020-06-16T14:27:00Z">
          <w:pPr>
            <w:widowControl w:val="0"/>
            <w:autoSpaceDE w:val="0"/>
            <w:autoSpaceDN w:val="0"/>
            <w:adjustRightInd w:val="0"/>
          </w:pPr>
        </w:pPrChange>
      </w:pPr>
      <w:ins w:id="398" w:author="Lewis Barnett" w:date="2020-06-16T14:27:00Z">
        <w:r>
          <w:t xml:space="preserve">Weatherhead, E. C., G. C. Reinsel, G. C. Tiao, X.-L. Meng, D. Choi, W.-K. Cheang, T. Keller, J. DeLuisi, D. J. Wuebbles, J. B. Kerr, A. J. Miller, S. J. Oltmans,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rsidP="003C0549">
      <w:pPr>
        <w:pStyle w:val="Bibliography"/>
        <w:rPr>
          <w:ins w:id="399" w:author="Lewis Barnett" w:date="2020-06-16T14:27:00Z"/>
        </w:rPr>
        <w:pPrChange w:id="400" w:author="Lewis Barnett" w:date="2020-06-16T14:27:00Z">
          <w:pPr>
            <w:widowControl w:val="0"/>
            <w:autoSpaceDE w:val="0"/>
            <w:autoSpaceDN w:val="0"/>
            <w:adjustRightInd w:val="0"/>
          </w:pPr>
        </w:pPrChange>
      </w:pPr>
      <w:ins w:id="401" w:author="Lewis Barnett" w:date="2020-06-16T14:27:00Z">
        <w:r>
          <w:t>Woillez, M., J. Rivoirard, and P. Petitgas. 2009. Notes on survey-based spatial indicators for monitoring fish populations. Aquatic Living Resources 22:155–164.</w:t>
        </w:r>
      </w:ins>
    </w:p>
    <w:p w14:paraId="0DF17E66" w14:textId="77777777" w:rsidR="003C0549" w:rsidRDefault="003C0549" w:rsidP="003C0549">
      <w:pPr>
        <w:pStyle w:val="Bibliography"/>
        <w:rPr>
          <w:ins w:id="402" w:author="Lewis Barnett" w:date="2020-06-16T14:27:00Z"/>
        </w:rPr>
        <w:pPrChange w:id="403" w:author="Lewis Barnett" w:date="2020-06-16T14:27:00Z">
          <w:pPr>
            <w:widowControl w:val="0"/>
            <w:autoSpaceDE w:val="0"/>
            <w:autoSpaceDN w:val="0"/>
            <w:adjustRightInd w:val="0"/>
          </w:pPr>
        </w:pPrChange>
      </w:pPr>
      <w:ins w:id="404" w:author="Lewis Barnett" w:date="2020-06-16T14:27:00Z">
        <w:r>
          <w:t>Yackulic, C. B., R. Chandler, E. F. Zipkin, J. A. Royle, J. D. Nichols, E. H. Campbell Grant, and S. Veran. 2013. Presence-only modelling using MAXENT: when can we trust the inferences? 4:236–243.</w:t>
        </w:r>
      </w:ins>
    </w:p>
    <w:p w14:paraId="048ABAD1" w14:textId="77777777" w:rsidR="003C0549" w:rsidRDefault="003C0549" w:rsidP="003C0549">
      <w:pPr>
        <w:pStyle w:val="Bibliography"/>
        <w:rPr>
          <w:ins w:id="405" w:author="Lewis Barnett" w:date="2020-06-16T14:27:00Z"/>
        </w:rPr>
        <w:pPrChange w:id="406" w:author="Lewis Barnett" w:date="2020-06-16T14:27:00Z">
          <w:pPr>
            <w:widowControl w:val="0"/>
            <w:autoSpaceDE w:val="0"/>
            <w:autoSpaceDN w:val="0"/>
            <w:adjustRightInd w:val="0"/>
          </w:pPr>
        </w:pPrChange>
      </w:pPr>
      <w:ins w:id="407" w:author="Lewis Barnett" w:date="2020-06-16T14:27:00Z">
        <w:r>
          <w:t>Zuur, A. F., E. N. Ieno, N. Walker, A. A. Saveliev,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408" w:author="Lewis Barnett" w:date="2020-06-16T14:27:00Z"/>
          <w:rFonts w:eastAsiaTheme="minorHAnsi"/>
        </w:rPr>
      </w:pPr>
      <w:del w:id="409"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410" w:author="Lewis Barnett" w:date="2020-06-16T14:27:00Z"/>
          <w:rFonts w:eastAsiaTheme="minorHAnsi"/>
        </w:rPr>
      </w:pPr>
      <w:del w:id="411"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412" w:author="Lewis Barnett" w:date="2020-06-16T14:27:00Z"/>
          <w:rFonts w:eastAsiaTheme="minorHAnsi"/>
        </w:rPr>
      </w:pPr>
      <w:del w:id="413"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414" w:author="Lewis Barnett" w:date="2020-06-16T14:27:00Z"/>
          <w:rFonts w:eastAsiaTheme="minorHAnsi"/>
        </w:rPr>
      </w:pPr>
      <w:del w:id="415"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416" w:author="Lewis Barnett" w:date="2020-06-16T14:27:00Z"/>
          <w:rFonts w:eastAsiaTheme="minorHAnsi"/>
        </w:rPr>
      </w:pPr>
      <w:del w:id="417"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418" w:author="Lewis Barnett" w:date="2020-06-16T14:27:00Z"/>
          <w:rFonts w:eastAsiaTheme="minorHAnsi"/>
        </w:rPr>
      </w:pPr>
      <w:del w:id="419" w:author="Lewis Barnett" w:date="2020-06-16T14:27:00Z">
        <w:r w:rsidRPr="00082596" w:rsidDel="003C0549">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420" w:author="Lewis Barnett" w:date="2020-06-16T14:27:00Z"/>
          <w:rFonts w:eastAsiaTheme="minorHAnsi"/>
        </w:rPr>
      </w:pPr>
      <w:del w:id="421"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422" w:author="Lewis Barnett" w:date="2020-06-16T14:27:00Z"/>
          <w:rFonts w:eastAsiaTheme="minorHAnsi"/>
        </w:rPr>
      </w:pPr>
      <w:del w:id="423"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424" w:author="Lewis Barnett" w:date="2020-06-16T14:27:00Z"/>
          <w:rFonts w:eastAsiaTheme="minorHAnsi"/>
        </w:rPr>
      </w:pPr>
      <w:del w:id="425"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426" w:author="Lewis Barnett" w:date="2020-06-16T14:27:00Z"/>
          <w:rFonts w:eastAsiaTheme="minorHAnsi"/>
        </w:rPr>
      </w:pPr>
      <w:del w:id="427"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428" w:author="Lewis Barnett" w:date="2020-06-16T14:27:00Z"/>
          <w:rFonts w:eastAsiaTheme="minorHAnsi"/>
        </w:rPr>
      </w:pPr>
      <w:del w:id="429"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430" w:author="Lewis Barnett" w:date="2020-06-16T14:27:00Z"/>
          <w:rFonts w:eastAsiaTheme="minorHAnsi"/>
        </w:rPr>
      </w:pPr>
      <w:del w:id="431"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432" w:author="Lewis Barnett" w:date="2020-06-16T14:27:00Z"/>
          <w:rFonts w:eastAsiaTheme="minorHAnsi"/>
        </w:rPr>
      </w:pPr>
      <w:del w:id="433" w:author="Lewis Barnett" w:date="2020-06-16T14:27:00Z">
        <w:r w:rsidRPr="00082596" w:rsidDel="003C0549">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434" w:author="Lewis Barnett" w:date="2020-06-16T14:27:00Z"/>
          <w:rFonts w:eastAsiaTheme="minorHAnsi"/>
        </w:rPr>
      </w:pPr>
      <w:del w:id="435"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436" w:author="Lewis Barnett" w:date="2020-06-16T14:27:00Z"/>
          <w:rFonts w:eastAsiaTheme="minorHAnsi"/>
        </w:rPr>
      </w:pPr>
      <w:del w:id="437"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438" w:author="Lewis Barnett" w:date="2020-06-16T14:27:00Z"/>
          <w:rFonts w:eastAsiaTheme="minorHAnsi"/>
        </w:rPr>
      </w:pPr>
      <w:del w:id="439"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440" w:author="Lewis Barnett" w:date="2020-06-16T14:27:00Z"/>
          <w:rFonts w:eastAsiaTheme="minorHAnsi"/>
        </w:rPr>
      </w:pPr>
      <w:del w:id="441"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442" w:author="Lewis Barnett" w:date="2020-06-16T14:27:00Z"/>
          <w:rFonts w:eastAsiaTheme="minorHAnsi"/>
        </w:rPr>
      </w:pPr>
      <w:del w:id="443"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444" w:author="Lewis Barnett" w:date="2020-06-16T14:27:00Z"/>
          <w:rFonts w:eastAsiaTheme="minorHAnsi"/>
        </w:rPr>
      </w:pPr>
      <w:del w:id="445"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446" w:author="Lewis Barnett" w:date="2020-06-16T14:27:00Z"/>
          <w:rFonts w:eastAsiaTheme="minorHAnsi"/>
        </w:rPr>
      </w:pPr>
      <w:del w:id="447"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448" w:author="Lewis Barnett" w:date="2020-06-16T14:27:00Z"/>
          <w:rFonts w:eastAsiaTheme="minorHAnsi"/>
        </w:rPr>
      </w:pPr>
      <w:del w:id="449"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450" w:author="Lewis Barnett" w:date="2020-06-16T14:27:00Z"/>
          <w:rFonts w:eastAsiaTheme="minorHAnsi"/>
        </w:rPr>
      </w:pPr>
      <w:del w:id="451" w:author="Lewis Barnett" w:date="2020-06-16T14:27:00Z">
        <w:r w:rsidRPr="00082596" w:rsidDel="003C0549">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452" w:author="Lewis Barnett" w:date="2020-06-16T14:27:00Z"/>
          <w:rFonts w:eastAsiaTheme="minorHAnsi"/>
        </w:rPr>
      </w:pPr>
      <w:del w:id="453"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454" w:author="Lewis Barnett" w:date="2020-06-16T14:27:00Z"/>
          <w:rFonts w:eastAsiaTheme="minorHAnsi"/>
        </w:rPr>
      </w:pPr>
      <w:del w:id="455"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456" w:author="Lewis Barnett" w:date="2020-06-16T14:27:00Z"/>
          <w:rFonts w:eastAsiaTheme="minorHAnsi"/>
        </w:rPr>
      </w:pPr>
      <w:del w:id="457"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458" w:author="Lewis Barnett" w:date="2020-06-16T14:27:00Z"/>
          <w:rFonts w:eastAsiaTheme="minorHAnsi"/>
        </w:rPr>
      </w:pPr>
      <w:del w:id="459"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460" w:author="Lewis Barnett" w:date="2020-06-16T14:27:00Z"/>
          <w:rFonts w:eastAsiaTheme="minorHAnsi"/>
        </w:rPr>
      </w:pPr>
      <w:del w:id="461"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462" w:author="Lewis Barnett" w:date="2020-06-16T14:27:00Z"/>
          <w:rFonts w:eastAsiaTheme="minorHAnsi"/>
        </w:rPr>
      </w:pPr>
      <w:del w:id="463"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464" w:author="Lewis Barnett" w:date="2020-06-16T14:27:00Z"/>
          <w:rFonts w:eastAsiaTheme="minorHAnsi"/>
        </w:rPr>
      </w:pPr>
      <w:del w:id="465"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466" w:author="Lewis Barnett" w:date="2020-06-16T14:27:00Z"/>
          <w:rFonts w:eastAsiaTheme="minorHAnsi"/>
        </w:rPr>
      </w:pPr>
      <w:del w:id="467" w:author="Lewis Barnett" w:date="2020-06-16T14:27:00Z">
        <w:r w:rsidRPr="00082596" w:rsidDel="003C0549">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468" w:author="Lewis Barnett" w:date="2020-06-16T14:27:00Z"/>
          <w:rFonts w:eastAsiaTheme="minorHAnsi"/>
        </w:rPr>
      </w:pPr>
      <w:del w:id="469"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470" w:author="Lewis Barnett" w:date="2020-06-16T14:27:00Z"/>
          <w:rFonts w:eastAsiaTheme="minorHAnsi"/>
        </w:rPr>
      </w:pPr>
      <w:del w:id="471"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472" w:author="Lewis Barnett" w:date="2020-06-16T14:27:00Z"/>
          <w:rFonts w:eastAsiaTheme="minorHAnsi"/>
        </w:rPr>
      </w:pPr>
      <w:del w:id="473"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474" w:author="Lewis Barnett" w:date="2020-06-16T14:27:00Z"/>
          <w:rFonts w:eastAsiaTheme="minorHAnsi"/>
        </w:rPr>
      </w:pPr>
      <w:del w:id="475"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476" w:author="Lewis Barnett" w:date="2020-06-16T14:27:00Z"/>
          <w:rFonts w:eastAsiaTheme="minorHAnsi"/>
        </w:rPr>
      </w:pPr>
      <w:del w:id="477"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478" w:author="Lewis Barnett" w:date="2020-06-16T14:27:00Z"/>
          <w:rFonts w:eastAsiaTheme="minorHAnsi"/>
        </w:rPr>
      </w:pPr>
      <w:del w:id="479"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480" w:author="Lewis Barnett" w:date="2020-06-16T14:27:00Z"/>
          <w:rFonts w:eastAsiaTheme="minorHAnsi"/>
        </w:rPr>
      </w:pPr>
      <w:del w:id="481"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482" w:author="Lewis Barnett" w:date="2020-06-16T14:27:00Z"/>
          <w:rFonts w:eastAsiaTheme="minorHAnsi"/>
        </w:rPr>
      </w:pPr>
      <w:del w:id="483" w:author="Lewis Barnett" w:date="2020-06-16T14:27:00Z">
        <w:r w:rsidRPr="00082596" w:rsidDel="003C0549">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484" w:author="Lewis Barnett" w:date="2020-06-16T14:27:00Z"/>
          <w:rFonts w:eastAsiaTheme="minorHAnsi"/>
        </w:rPr>
      </w:pPr>
      <w:del w:id="485"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486" w:author="Lewis Barnett" w:date="2020-06-16T14:27:00Z"/>
          <w:rFonts w:eastAsiaTheme="minorHAnsi"/>
        </w:rPr>
      </w:pPr>
      <w:del w:id="487"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488" w:author="Lewis Barnett" w:date="2020-06-16T14:27:00Z"/>
          <w:rFonts w:eastAsiaTheme="minorHAnsi"/>
        </w:rPr>
      </w:pPr>
      <w:del w:id="489"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490" w:author="Lewis Barnett" w:date="2020-06-16T14:27:00Z"/>
          <w:rFonts w:eastAsiaTheme="minorHAnsi"/>
        </w:rPr>
      </w:pPr>
      <w:del w:id="491"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492" w:author="Lewis Barnett" w:date="2020-06-16T14:27:00Z"/>
          <w:rFonts w:eastAsiaTheme="minorHAnsi"/>
        </w:rPr>
      </w:pPr>
      <w:del w:id="493"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494" w:author="Lewis Barnett" w:date="2020-06-16T14:27:00Z"/>
          <w:rFonts w:eastAsiaTheme="minorHAnsi"/>
        </w:rPr>
      </w:pPr>
      <w:del w:id="495"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496" w:author="Lewis Barnett" w:date="2020-06-16T14:27:00Z"/>
          <w:rFonts w:eastAsiaTheme="minorHAnsi"/>
        </w:rPr>
      </w:pPr>
      <w:del w:id="497"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498" w:author="Lewis Barnett" w:date="2020-06-16T14:27:00Z"/>
          <w:rFonts w:eastAsiaTheme="minorHAnsi"/>
        </w:rPr>
      </w:pPr>
      <w:del w:id="499" w:author="Lewis Barnett" w:date="2020-06-16T14:27:00Z">
        <w:r w:rsidRPr="00082596" w:rsidDel="003C0549">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500" w:author="Lewis Barnett" w:date="2020-06-16T14:27:00Z"/>
          <w:rFonts w:eastAsiaTheme="minorHAnsi"/>
        </w:rPr>
      </w:pPr>
      <w:del w:id="501"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502" w:author="Lewis Barnett" w:date="2020-06-16T14:27:00Z"/>
          <w:rFonts w:eastAsiaTheme="minorHAnsi"/>
        </w:rPr>
      </w:pPr>
      <w:del w:id="503"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504" w:author="Lewis Barnett" w:date="2020-06-16T14:27:00Z"/>
          <w:rFonts w:eastAsiaTheme="minorHAnsi"/>
        </w:rPr>
      </w:pPr>
      <w:del w:id="505"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506" w:author="Lewis Barnett" w:date="2020-06-16T14:27:00Z"/>
          <w:rFonts w:eastAsiaTheme="minorHAnsi"/>
        </w:rPr>
      </w:pPr>
      <w:del w:id="507"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508" w:author="Lewis Barnett" w:date="2020-06-16T14:27:00Z"/>
          <w:rFonts w:eastAsiaTheme="minorHAnsi"/>
        </w:rPr>
      </w:pPr>
      <w:del w:id="509"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510" w:author="Lewis Barnett" w:date="2020-06-16T14:27:00Z"/>
          <w:rFonts w:eastAsiaTheme="minorHAnsi"/>
        </w:rPr>
      </w:pPr>
      <w:del w:id="511"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512" w:author="Lewis Barnett" w:date="2020-06-16T14:27:00Z"/>
          <w:rFonts w:eastAsiaTheme="minorHAnsi"/>
        </w:rPr>
      </w:pPr>
      <w:del w:id="513" w:author="Lewis Barnett" w:date="2020-06-16T14:27:00Z">
        <w:r w:rsidRPr="00082596" w:rsidDel="003C0549">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514" w:author="Lewis Barnett" w:date="2020-06-16T14:27:00Z"/>
          <w:rFonts w:eastAsiaTheme="minorHAnsi"/>
        </w:rPr>
      </w:pPr>
      <w:del w:id="515"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516" w:author="Lewis Barnett" w:date="2020-06-16T14:27:00Z"/>
          <w:rFonts w:eastAsiaTheme="minorHAnsi"/>
        </w:rPr>
      </w:pPr>
      <w:del w:id="517"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518" w:author="Lewis Barnett" w:date="2020-06-16T14:27:00Z"/>
          <w:rFonts w:eastAsiaTheme="minorHAnsi"/>
        </w:rPr>
      </w:pPr>
      <w:del w:id="519"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520" w:author="Lewis Barnett" w:date="2020-06-16T16:09:00Z"/>
          <w:rFonts w:ascii="Times" w:hAnsi="Times"/>
        </w:rPr>
      </w:pPr>
      <w:r w:rsidRPr="00082596">
        <w:rPr>
          <w:rFonts w:eastAsiaTheme="minorHAnsi"/>
          <w:lang w:val="en-US"/>
        </w:rPr>
        <w:fldChar w:fldCharType="end"/>
      </w:r>
      <w:del w:id="521" w:author="Lewis Barnett" w:date="2020-06-16T16:09:00Z">
        <w:r w:rsidR="00344523" w:rsidDel="00E36A06">
          <w:delText>APPENDIX TABLES</w:delText>
        </w:r>
      </w:del>
    </w:p>
    <w:p w14:paraId="1D78D7BE" w14:textId="35FBF8DE" w:rsidR="0046021E" w:rsidDel="00E36A06" w:rsidRDefault="0046021E" w:rsidP="00E36A06">
      <w:pPr>
        <w:spacing w:line="480" w:lineRule="auto"/>
        <w:rPr>
          <w:del w:id="522" w:author="Lewis Barnett" w:date="2020-06-16T16:09:00Z"/>
        </w:rPr>
        <w:pPrChange w:id="523" w:author="Lewis Barnett" w:date="2020-06-16T16:12:00Z">
          <w:pPr>
            <w:spacing w:after="160" w:line="480" w:lineRule="auto"/>
          </w:pPr>
        </w:pPrChange>
      </w:pPr>
      <w:del w:id="524"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525" w:author="Lewis Barnett" w:date="2020-06-16T16:09:00Z"/>
        </w:trPr>
        <w:tc>
          <w:tcPr>
            <w:tcW w:w="0" w:type="auto"/>
          </w:tcPr>
          <w:p w14:paraId="64F7E4BD" w14:textId="1E872CC0" w:rsidR="0046021E" w:rsidRPr="006C048B" w:rsidDel="00E36A06" w:rsidRDefault="0046021E" w:rsidP="00E36A06">
            <w:pPr>
              <w:spacing w:line="480" w:lineRule="auto"/>
              <w:rPr>
                <w:del w:id="526" w:author="Lewis Barnett" w:date="2020-06-16T16:09:00Z"/>
                <w:i/>
              </w:rPr>
              <w:pPrChange w:id="527" w:author="Lewis Barnett" w:date="2020-06-16T16:12:00Z">
                <w:pPr/>
              </w:pPrChange>
            </w:pPr>
            <w:del w:id="528"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rsidP="00E36A06">
            <w:pPr>
              <w:spacing w:line="480" w:lineRule="auto"/>
              <w:rPr>
                <w:del w:id="529" w:author="Lewis Barnett" w:date="2020-06-16T16:09:00Z"/>
                <w:i/>
              </w:rPr>
              <w:pPrChange w:id="530" w:author="Lewis Barnett" w:date="2020-06-16T16:12:00Z">
                <w:pPr/>
              </w:pPrChange>
            </w:pPr>
            <w:del w:id="531"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rsidP="00E36A06">
            <w:pPr>
              <w:spacing w:line="480" w:lineRule="auto"/>
              <w:rPr>
                <w:del w:id="532" w:author="Lewis Barnett" w:date="2020-06-16T16:09:00Z"/>
                <w:i/>
              </w:rPr>
              <w:pPrChange w:id="533" w:author="Lewis Barnett" w:date="2020-06-16T16:12:00Z">
                <w:pPr/>
              </w:pPrChange>
            </w:pPr>
            <w:del w:id="534" w:author="Lewis Barnett" w:date="2020-06-16T16:09:00Z">
              <w:r w:rsidRPr="006C048B" w:rsidDel="00E36A06">
                <w:rPr>
                  <w:i/>
                </w:rPr>
                <w:delText>Value</w:delText>
              </w:r>
            </w:del>
          </w:p>
        </w:tc>
      </w:tr>
      <w:tr w:rsidR="0046021E" w:rsidDel="00E36A06" w14:paraId="0D7913D3" w14:textId="3A6268BB" w:rsidTr="0044347D">
        <w:trPr>
          <w:del w:id="535" w:author="Lewis Barnett" w:date="2020-06-16T16:09:00Z"/>
        </w:trPr>
        <w:tc>
          <w:tcPr>
            <w:tcW w:w="0" w:type="auto"/>
          </w:tcPr>
          <w:p w14:paraId="6AB07AA1" w14:textId="5C16B7C7" w:rsidR="0046021E" w:rsidDel="00E36A06" w:rsidRDefault="0046021E" w:rsidP="00E36A06">
            <w:pPr>
              <w:spacing w:line="480" w:lineRule="auto"/>
              <w:rPr>
                <w:del w:id="536" w:author="Lewis Barnett" w:date="2020-06-16T16:09:00Z"/>
              </w:rPr>
              <w:pPrChange w:id="537" w:author="Lewis Barnett" w:date="2020-06-16T16:12:00Z">
                <w:pPr>
                  <w:jc w:val="center"/>
                </w:pPr>
              </w:pPrChange>
            </w:pPr>
            <w:del w:id="538" w:author="Lewis Barnett" w:date="2020-06-16T16:09:00Z">
              <w:r w:rsidDel="00E36A06">
                <w:delText>T</w:delText>
              </w:r>
            </w:del>
          </w:p>
        </w:tc>
        <w:tc>
          <w:tcPr>
            <w:tcW w:w="0" w:type="auto"/>
          </w:tcPr>
          <w:p w14:paraId="700F78D9" w14:textId="6E9538E3" w:rsidR="0046021E" w:rsidDel="00E36A06" w:rsidRDefault="0046021E" w:rsidP="00E36A06">
            <w:pPr>
              <w:spacing w:line="480" w:lineRule="auto"/>
              <w:rPr>
                <w:del w:id="539" w:author="Lewis Barnett" w:date="2020-06-16T16:09:00Z"/>
              </w:rPr>
              <w:pPrChange w:id="540" w:author="Lewis Barnett" w:date="2020-06-16T16:12:00Z">
                <w:pPr/>
              </w:pPrChange>
            </w:pPr>
            <w:del w:id="541" w:author="Lewis Barnett" w:date="2020-06-16T16:09:00Z">
              <w:r w:rsidDel="00E36A06">
                <w:delText>Time steps</w:delText>
              </w:r>
            </w:del>
          </w:p>
        </w:tc>
        <w:tc>
          <w:tcPr>
            <w:tcW w:w="0" w:type="auto"/>
          </w:tcPr>
          <w:p w14:paraId="0F5D685B" w14:textId="6DB4565F" w:rsidR="0046021E" w:rsidDel="00E36A06" w:rsidRDefault="0046021E" w:rsidP="00E36A06">
            <w:pPr>
              <w:spacing w:line="480" w:lineRule="auto"/>
              <w:rPr>
                <w:del w:id="542" w:author="Lewis Barnett" w:date="2020-06-16T16:09:00Z"/>
              </w:rPr>
              <w:pPrChange w:id="543" w:author="Lewis Barnett" w:date="2020-06-16T16:12:00Z">
                <w:pPr/>
              </w:pPrChange>
            </w:pPr>
            <w:del w:id="544" w:author="Lewis Barnett" w:date="2020-06-16T16:09:00Z">
              <w:r w:rsidDel="00E36A06">
                <w:delText>10</w:delText>
              </w:r>
            </w:del>
          </w:p>
        </w:tc>
      </w:tr>
      <w:tr w:rsidR="0046021E" w:rsidDel="00E36A06" w14:paraId="78B00F6D" w14:textId="1F56E62E" w:rsidTr="0044347D">
        <w:trPr>
          <w:del w:id="545" w:author="Lewis Barnett" w:date="2020-06-16T16:09:00Z"/>
        </w:trPr>
        <w:tc>
          <w:tcPr>
            <w:tcW w:w="0" w:type="auto"/>
          </w:tcPr>
          <w:p w14:paraId="78FA31EF" w14:textId="21489BAC" w:rsidR="0046021E" w:rsidDel="00E36A06" w:rsidRDefault="00C31143" w:rsidP="00E36A06">
            <w:pPr>
              <w:spacing w:line="480" w:lineRule="auto"/>
              <w:rPr>
                <w:del w:id="546" w:author="Lewis Barnett" w:date="2020-06-16T16:09:00Z"/>
              </w:rPr>
              <w:pPrChange w:id="547" w:author="Lewis Barnett" w:date="2020-06-16T16:12:00Z">
                <w:pPr/>
              </w:pPrChange>
            </w:pPr>
            <m:oMathPara>
              <m:oMath>
                <m:r>
                  <w:del w:id="548" w:author="Lewis Barnett" w:date="2020-06-16T16:09:00Z">
                    <w:rPr>
                      <w:rFonts w:ascii="Cambria Math" w:hAnsi="Cambria Math"/>
                    </w:rPr>
                    <m:t>κ</m:t>
                  </w:del>
                </m:r>
              </m:oMath>
            </m:oMathPara>
          </w:p>
        </w:tc>
        <w:tc>
          <w:tcPr>
            <w:tcW w:w="0" w:type="auto"/>
          </w:tcPr>
          <w:p w14:paraId="29A8AFC0" w14:textId="7988D28C" w:rsidR="0046021E" w:rsidDel="00E36A06" w:rsidRDefault="0046021E" w:rsidP="00E36A06">
            <w:pPr>
              <w:spacing w:line="480" w:lineRule="auto"/>
              <w:rPr>
                <w:del w:id="549" w:author="Lewis Barnett" w:date="2020-06-16T16:09:00Z"/>
              </w:rPr>
              <w:pPrChange w:id="550" w:author="Lewis Barnett" w:date="2020-06-16T16:12:00Z">
                <w:pPr/>
              </w:pPrChange>
            </w:pPr>
            <w:del w:id="551" w:author="Lewis Barnett" w:date="2020-06-16T16:09:00Z">
              <w:r w:rsidDel="00E36A06">
                <w:delText>Decay of spatial correlation</w:delText>
              </w:r>
            </w:del>
          </w:p>
        </w:tc>
        <w:tc>
          <w:tcPr>
            <w:tcW w:w="0" w:type="auto"/>
          </w:tcPr>
          <w:p w14:paraId="315A8514" w14:textId="1102467D" w:rsidR="0046021E" w:rsidDel="00E36A06" w:rsidRDefault="0046021E" w:rsidP="00E36A06">
            <w:pPr>
              <w:spacing w:line="480" w:lineRule="auto"/>
              <w:rPr>
                <w:del w:id="552" w:author="Lewis Barnett" w:date="2020-06-16T16:09:00Z"/>
              </w:rPr>
              <w:pPrChange w:id="553" w:author="Lewis Barnett" w:date="2020-06-16T16:12:00Z">
                <w:pPr/>
              </w:pPrChange>
            </w:pPr>
            <w:del w:id="554" w:author="Lewis Barnett" w:date="2020-06-16T16:09:00Z">
              <w:r w:rsidDel="00E36A06">
                <w:delText>1</w:delText>
              </w:r>
            </w:del>
          </w:p>
        </w:tc>
      </w:tr>
      <w:tr w:rsidR="0046021E" w:rsidDel="00E36A06" w14:paraId="34AA5DAF" w14:textId="4B87CCFB" w:rsidTr="0044347D">
        <w:trPr>
          <w:del w:id="555" w:author="Lewis Barnett" w:date="2020-06-16T16:09:00Z"/>
        </w:trPr>
        <w:tc>
          <w:tcPr>
            <w:tcW w:w="0" w:type="auto"/>
          </w:tcPr>
          <w:p w14:paraId="154CCD86" w14:textId="12C31D92" w:rsidR="0046021E" w:rsidDel="00E36A06" w:rsidRDefault="0005686A" w:rsidP="00E36A06">
            <w:pPr>
              <w:spacing w:line="480" w:lineRule="auto"/>
              <w:rPr>
                <w:del w:id="556" w:author="Lewis Barnett" w:date="2020-06-16T16:09:00Z"/>
              </w:rPr>
              <w:pPrChange w:id="557" w:author="Lewis Barnett" w:date="2020-06-16T16:12:00Z">
                <w:pPr/>
              </w:pPrChange>
            </w:pPr>
            <m:oMathPara>
              <m:oMath>
                <m:sSub>
                  <m:sSubPr>
                    <m:ctrlPr>
                      <w:del w:id="558" w:author="Lewis Barnett" w:date="2020-06-16T16:09:00Z">
                        <w:rPr>
                          <w:rFonts w:ascii="Cambria Math" w:hAnsi="Cambria Math"/>
                          <w:i/>
                        </w:rPr>
                      </w:del>
                    </m:ctrlPr>
                  </m:sSubPr>
                  <m:e>
                    <m:r>
                      <w:del w:id="559" w:author="Lewis Barnett" w:date="2020-06-16T16:09:00Z">
                        <w:rPr>
                          <w:rFonts w:ascii="Cambria Math" w:hAnsi="Cambria Math"/>
                        </w:rPr>
                        <m:t>σ</m:t>
                      </w:del>
                    </m:r>
                  </m:e>
                  <m:sub>
                    <m:r>
                      <w:del w:id="560" w:author="Lewis Barnett" w:date="2020-06-16T16:09:00Z">
                        <w:rPr>
                          <w:rFonts w:ascii="Cambria Math" w:hAnsi="Cambria Math"/>
                        </w:rPr>
                        <m:t>O</m:t>
                      </w:del>
                    </m:r>
                  </m:sub>
                </m:sSub>
              </m:oMath>
            </m:oMathPara>
          </w:p>
        </w:tc>
        <w:tc>
          <w:tcPr>
            <w:tcW w:w="0" w:type="auto"/>
          </w:tcPr>
          <w:p w14:paraId="713C792E" w14:textId="02F59D20" w:rsidR="0046021E" w:rsidDel="00E36A06" w:rsidRDefault="00C21535" w:rsidP="00E36A06">
            <w:pPr>
              <w:spacing w:line="480" w:lineRule="auto"/>
              <w:rPr>
                <w:del w:id="561" w:author="Lewis Barnett" w:date="2020-06-16T16:09:00Z"/>
              </w:rPr>
              <w:pPrChange w:id="562" w:author="Lewis Barnett" w:date="2020-06-16T16:12:00Z">
                <w:pPr/>
              </w:pPrChange>
            </w:pPr>
            <w:del w:id="563" w:author="Lewis Barnett" w:date="2020-06-16T16:09:00Z">
              <w:r w:rsidDel="00E36A06">
                <w:delText>Standard deviation of spatial process</w:delText>
              </w:r>
            </w:del>
          </w:p>
        </w:tc>
        <w:tc>
          <w:tcPr>
            <w:tcW w:w="0" w:type="auto"/>
          </w:tcPr>
          <w:p w14:paraId="3E754A26" w14:textId="194A1EAF" w:rsidR="0046021E" w:rsidDel="00E36A06" w:rsidRDefault="00C21535" w:rsidP="00E36A06">
            <w:pPr>
              <w:spacing w:line="480" w:lineRule="auto"/>
              <w:rPr>
                <w:del w:id="564" w:author="Lewis Barnett" w:date="2020-06-16T16:09:00Z"/>
              </w:rPr>
              <w:pPrChange w:id="565" w:author="Lewis Barnett" w:date="2020-06-16T16:12:00Z">
                <w:pPr/>
              </w:pPrChange>
            </w:pPr>
            <w:del w:id="566" w:author="Lewis Barnett" w:date="2020-06-16T16:09:00Z">
              <w:r w:rsidDel="00E36A06">
                <w:delText>0.01</w:delText>
              </w:r>
            </w:del>
          </w:p>
        </w:tc>
      </w:tr>
      <w:tr w:rsidR="00C21535" w:rsidDel="00E36A06" w14:paraId="5FAA8CA2" w14:textId="38A540B2" w:rsidTr="0044347D">
        <w:trPr>
          <w:del w:id="567" w:author="Lewis Barnett" w:date="2020-06-16T16:09:00Z"/>
        </w:trPr>
        <w:tc>
          <w:tcPr>
            <w:tcW w:w="0" w:type="auto"/>
          </w:tcPr>
          <w:p w14:paraId="06D8E02A" w14:textId="77C727D1" w:rsidR="00C21535" w:rsidDel="00E36A06" w:rsidRDefault="0005686A" w:rsidP="00E36A06">
            <w:pPr>
              <w:spacing w:line="480" w:lineRule="auto"/>
              <w:rPr>
                <w:del w:id="568" w:author="Lewis Barnett" w:date="2020-06-16T16:09:00Z"/>
              </w:rPr>
              <w:pPrChange w:id="569" w:author="Lewis Barnett" w:date="2020-06-16T16:12:00Z">
                <w:pPr/>
              </w:pPrChange>
            </w:pPr>
            <m:oMathPara>
              <m:oMath>
                <m:sSub>
                  <m:sSubPr>
                    <m:ctrlPr>
                      <w:del w:id="570" w:author="Lewis Barnett" w:date="2020-06-16T16:09:00Z">
                        <w:rPr>
                          <w:rFonts w:ascii="Cambria Math" w:hAnsi="Cambria Math"/>
                          <w:i/>
                        </w:rPr>
                      </w:del>
                    </m:ctrlPr>
                  </m:sSubPr>
                  <m:e>
                    <m:r>
                      <w:del w:id="571" w:author="Lewis Barnett" w:date="2020-06-16T16:09:00Z">
                        <w:rPr>
                          <w:rFonts w:ascii="Cambria Math" w:hAnsi="Cambria Math"/>
                        </w:rPr>
                        <m:t>σ</m:t>
                      </w:del>
                    </m:r>
                  </m:e>
                  <m:sub>
                    <m:r>
                      <w:del w:id="572" w:author="Lewis Barnett" w:date="2020-06-16T16:09:00Z">
                        <w:rPr>
                          <w:rFonts w:ascii="Cambria Math" w:hAnsi="Cambria Math"/>
                        </w:rPr>
                        <m:t>E</m:t>
                      </w:del>
                    </m:r>
                  </m:sub>
                </m:sSub>
              </m:oMath>
            </m:oMathPara>
          </w:p>
        </w:tc>
        <w:tc>
          <w:tcPr>
            <w:tcW w:w="0" w:type="auto"/>
          </w:tcPr>
          <w:p w14:paraId="36714174" w14:textId="2E4F7D5B" w:rsidR="00C21535" w:rsidDel="00E36A06" w:rsidRDefault="00C21535" w:rsidP="00E36A06">
            <w:pPr>
              <w:spacing w:line="480" w:lineRule="auto"/>
              <w:rPr>
                <w:del w:id="573" w:author="Lewis Barnett" w:date="2020-06-16T16:09:00Z"/>
              </w:rPr>
              <w:pPrChange w:id="574" w:author="Lewis Barnett" w:date="2020-06-16T16:12:00Z">
                <w:pPr/>
              </w:pPrChange>
            </w:pPr>
            <w:del w:id="575" w:author="Lewis Barnett" w:date="2020-06-16T16:09:00Z">
              <w:r w:rsidDel="00E36A06">
                <w:delText>Standard deviation of spatiotemporal process</w:delText>
              </w:r>
            </w:del>
          </w:p>
        </w:tc>
        <w:tc>
          <w:tcPr>
            <w:tcW w:w="0" w:type="auto"/>
          </w:tcPr>
          <w:p w14:paraId="491C59B7" w14:textId="758634D2" w:rsidR="00C21535" w:rsidDel="00E36A06" w:rsidRDefault="00C21535" w:rsidP="00E36A06">
            <w:pPr>
              <w:spacing w:line="480" w:lineRule="auto"/>
              <w:rPr>
                <w:del w:id="576" w:author="Lewis Barnett" w:date="2020-06-16T16:09:00Z"/>
              </w:rPr>
              <w:pPrChange w:id="577" w:author="Lewis Barnett" w:date="2020-06-16T16:12:00Z">
                <w:pPr/>
              </w:pPrChange>
            </w:pPr>
            <w:del w:id="578"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579" w:author="Lewis Barnett" w:date="2020-06-16T16:09:00Z"/>
        </w:trPr>
        <w:tc>
          <w:tcPr>
            <w:tcW w:w="0" w:type="auto"/>
          </w:tcPr>
          <w:p w14:paraId="2CE203CF" w14:textId="7DEC3ED5" w:rsidR="00C21535" w:rsidDel="00E36A06" w:rsidRDefault="00C31143" w:rsidP="00E36A06">
            <w:pPr>
              <w:spacing w:line="480" w:lineRule="auto"/>
              <w:rPr>
                <w:del w:id="580" w:author="Lewis Barnett" w:date="2020-06-16T16:09:00Z"/>
              </w:rPr>
              <w:pPrChange w:id="581" w:author="Lewis Barnett" w:date="2020-06-16T16:12:00Z">
                <w:pPr/>
              </w:pPrChange>
            </w:pPr>
            <w:commentRangeStart w:id="582"/>
            <m:oMathPara>
              <m:oMath>
                <m:r>
                  <w:del w:id="583" w:author="Lewis Barnett" w:date="2020-06-16T16:09:00Z">
                    <w:rPr>
                      <w:rFonts w:ascii="Cambria Math" w:hAnsi="Cambria Math"/>
                    </w:rPr>
                    <m:t>ϕ</m:t>
                  </w:del>
                </m:r>
                <w:commentRangeEnd w:id="582"/>
                <m:r>
                  <w:del w:id="584" w:author="Lewis Barnett" w:date="2020-06-16T16:09:00Z">
                    <m:rPr>
                      <m:sty m:val="p"/>
                    </m:rPr>
                    <w:rPr>
                      <w:rStyle w:val="CommentReference"/>
                      <w:rFonts w:ascii="Cambria Math" w:eastAsiaTheme="minorHAnsi" w:hAnsi="Cambria Math" w:cstheme="minorBidi"/>
                      <w:lang w:val="en-US"/>
                    </w:rPr>
                    <w:commentReference w:id="582"/>
                  </w:del>
                </m:r>
              </m:oMath>
            </m:oMathPara>
          </w:p>
        </w:tc>
        <w:tc>
          <w:tcPr>
            <w:tcW w:w="0" w:type="auto"/>
          </w:tcPr>
          <w:p w14:paraId="4B0A1BAD" w14:textId="2DD0275D" w:rsidR="00C21535" w:rsidDel="00E36A06" w:rsidRDefault="00C21535" w:rsidP="00E36A06">
            <w:pPr>
              <w:spacing w:line="480" w:lineRule="auto"/>
              <w:rPr>
                <w:del w:id="585" w:author="Lewis Barnett" w:date="2020-06-16T16:09:00Z"/>
              </w:rPr>
              <w:pPrChange w:id="586" w:author="Lewis Barnett" w:date="2020-06-16T16:12:00Z">
                <w:pPr/>
              </w:pPrChange>
            </w:pPr>
            <w:del w:id="587" w:author="Lewis Barnett" w:date="2020-06-16T16:09:00Z">
              <w:r w:rsidDel="00E36A06">
                <w:delText>Observation error scale</w:delText>
              </w:r>
            </w:del>
          </w:p>
        </w:tc>
        <w:tc>
          <w:tcPr>
            <w:tcW w:w="0" w:type="auto"/>
          </w:tcPr>
          <w:p w14:paraId="75B8F7AF" w14:textId="6CB85F48" w:rsidR="00C21535" w:rsidDel="00E36A06" w:rsidRDefault="00C21535" w:rsidP="00E36A06">
            <w:pPr>
              <w:spacing w:line="480" w:lineRule="auto"/>
              <w:rPr>
                <w:del w:id="588" w:author="Lewis Barnett" w:date="2020-06-16T16:09:00Z"/>
              </w:rPr>
              <w:pPrChange w:id="589" w:author="Lewis Barnett" w:date="2020-06-16T16:12:00Z">
                <w:pPr/>
              </w:pPrChange>
            </w:pPr>
            <w:del w:id="590"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591" w:author="Lewis Barnett" w:date="2020-06-16T16:09:00Z"/>
        </w:trPr>
        <w:tc>
          <w:tcPr>
            <w:tcW w:w="0" w:type="auto"/>
          </w:tcPr>
          <w:p w14:paraId="7FC5FCC3" w14:textId="79FCE784" w:rsidR="00C31143" w:rsidDel="00E36A06" w:rsidRDefault="0005686A" w:rsidP="00E36A06">
            <w:pPr>
              <w:spacing w:line="480" w:lineRule="auto"/>
              <w:rPr>
                <w:del w:id="592" w:author="Lewis Barnett" w:date="2020-06-16T16:09:00Z"/>
              </w:rPr>
              <w:pPrChange w:id="593" w:author="Lewis Barnett" w:date="2020-06-16T16:12:00Z">
                <w:pPr/>
              </w:pPrChange>
            </w:pPr>
            <m:oMathPara>
              <m:oMath>
                <m:sSub>
                  <m:sSubPr>
                    <m:ctrlPr>
                      <w:del w:id="594" w:author="Lewis Barnett" w:date="2020-06-16T16:09:00Z">
                        <w:rPr>
                          <w:rFonts w:ascii="Cambria Math" w:hAnsi="Cambria Math"/>
                          <w:i/>
                        </w:rPr>
                      </w:del>
                    </m:ctrlPr>
                  </m:sSubPr>
                  <m:e>
                    <m:r>
                      <w:del w:id="595" w:author="Lewis Barnett" w:date="2020-06-16T16:09:00Z">
                        <w:rPr>
                          <w:rFonts w:ascii="Cambria Math" w:hAnsi="Cambria Math"/>
                        </w:rPr>
                        <m:t>κ</m:t>
                      </w:del>
                    </m:r>
                  </m:e>
                  <m:sub>
                    <m:r>
                      <w:del w:id="596"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rsidP="00E36A06">
            <w:pPr>
              <w:spacing w:line="480" w:lineRule="auto"/>
              <w:rPr>
                <w:del w:id="597" w:author="Lewis Barnett" w:date="2020-06-16T16:09:00Z"/>
              </w:rPr>
              <w:pPrChange w:id="598" w:author="Lewis Barnett" w:date="2020-06-16T16:12:00Z">
                <w:pPr/>
              </w:pPrChange>
            </w:pPr>
            <w:del w:id="599"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rsidP="00E36A06">
            <w:pPr>
              <w:spacing w:line="480" w:lineRule="auto"/>
              <w:rPr>
                <w:del w:id="600" w:author="Lewis Barnett" w:date="2020-06-16T16:09:00Z"/>
              </w:rPr>
              <w:pPrChange w:id="601" w:author="Lewis Barnett" w:date="2020-06-16T16:12:00Z">
                <w:pPr/>
              </w:pPrChange>
            </w:pPr>
            <w:del w:id="602" w:author="Lewis Barnett" w:date="2020-06-16T16:09:00Z">
              <w:r w:rsidDel="00E36A06">
                <w:delText>0.1</w:delText>
              </w:r>
            </w:del>
          </w:p>
        </w:tc>
      </w:tr>
      <w:tr w:rsidR="00C31143" w:rsidDel="00E36A06" w14:paraId="2768D920" w14:textId="769D2559" w:rsidTr="0044347D">
        <w:trPr>
          <w:del w:id="603" w:author="Lewis Barnett" w:date="2020-06-16T16:09:00Z"/>
        </w:trPr>
        <w:tc>
          <w:tcPr>
            <w:tcW w:w="0" w:type="auto"/>
          </w:tcPr>
          <w:p w14:paraId="4568DB18" w14:textId="54672C37" w:rsidR="00C31143" w:rsidDel="00E36A06" w:rsidRDefault="0005686A" w:rsidP="00E36A06">
            <w:pPr>
              <w:spacing w:line="480" w:lineRule="auto"/>
              <w:rPr>
                <w:del w:id="604" w:author="Lewis Barnett" w:date="2020-06-16T16:09:00Z"/>
              </w:rPr>
              <w:pPrChange w:id="605" w:author="Lewis Barnett" w:date="2020-06-16T16:12:00Z">
                <w:pPr/>
              </w:pPrChange>
            </w:pPr>
            <m:oMathPara>
              <m:oMath>
                <m:sSub>
                  <m:sSubPr>
                    <m:ctrlPr>
                      <w:del w:id="606" w:author="Lewis Barnett" w:date="2020-06-16T16:09:00Z">
                        <w:rPr>
                          <w:rFonts w:ascii="Cambria Math" w:hAnsi="Cambria Math"/>
                          <w:i/>
                        </w:rPr>
                      </w:del>
                    </m:ctrlPr>
                  </m:sSubPr>
                  <m:e>
                    <m:r>
                      <w:del w:id="607" w:author="Lewis Barnett" w:date="2020-06-16T16:09:00Z">
                        <w:rPr>
                          <w:rFonts w:ascii="Cambria Math" w:hAnsi="Cambria Math"/>
                        </w:rPr>
                        <m:t>σ</m:t>
                      </w:del>
                    </m:r>
                  </m:e>
                  <m:sub>
                    <m:r>
                      <w:del w:id="608"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rsidP="00E36A06">
            <w:pPr>
              <w:spacing w:line="480" w:lineRule="auto"/>
              <w:rPr>
                <w:del w:id="609" w:author="Lewis Barnett" w:date="2020-06-16T16:09:00Z"/>
              </w:rPr>
              <w:pPrChange w:id="610" w:author="Lewis Barnett" w:date="2020-06-16T16:12:00Z">
                <w:pPr/>
              </w:pPrChange>
            </w:pPr>
            <w:del w:id="611"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rsidP="00E36A06">
            <w:pPr>
              <w:spacing w:line="480" w:lineRule="auto"/>
              <w:rPr>
                <w:del w:id="612" w:author="Lewis Barnett" w:date="2020-06-16T16:09:00Z"/>
              </w:rPr>
              <w:pPrChange w:id="613" w:author="Lewis Barnett" w:date="2020-06-16T16:12:00Z">
                <w:pPr/>
              </w:pPrChange>
            </w:pPr>
            <w:del w:id="614" w:author="Lewis Barnett" w:date="2020-06-16T16:09:00Z">
              <w:r w:rsidDel="00E36A06">
                <w:delText>0.01</w:delText>
              </w:r>
            </w:del>
          </w:p>
        </w:tc>
      </w:tr>
    </w:tbl>
    <w:p w14:paraId="51617391" w14:textId="05AEB1CF" w:rsidR="0046021E" w:rsidDel="00E36A06" w:rsidRDefault="0046021E" w:rsidP="00E36A06">
      <w:pPr>
        <w:spacing w:line="480" w:lineRule="auto"/>
        <w:rPr>
          <w:del w:id="615" w:author="Lewis Barnett" w:date="2020-06-16T16:09:00Z"/>
        </w:rPr>
        <w:pPrChange w:id="616" w:author="Lewis Barnett" w:date="2020-06-16T16:12:00Z">
          <w:pPr>
            <w:spacing w:after="160" w:line="480" w:lineRule="auto"/>
          </w:pPr>
        </w:pPrChange>
      </w:pPr>
    </w:p>
    <w:p w14:paraId="0D391DEF" w14:textId="5DE3E6A9" w:rsidR="00344523" w:rsidDel="00E36A06" w:rsidRDefault="0008062F" w:rsidP="00E36A06">
      <w:pPr>
        <w:spacing w:line="480" w:lineRule="auto"/>
        <w:rPr>
          <w:del w:id="617" w:author="Lewis Barnett" w:date="2020-06-16T16:09:00Z"/>
        </w:rPr>
        <w:pPrChange w:id="618" w:author="Lewis Barnett" w:date="2020-06-16T16:12:00Z">
          <w:pPr>
            <w:spacing w:after="160" w:line="480" w:lineRule="auto"/>
          </w:pPr>
        </w:pPrChange>
      </w:pPr>
      <w:del w:id="619"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620"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rsidP="00E36A06">
            <w:pPr>
              <w:spacing w:line="480" w:lineRule="auto"/>
              <w:rPr>
                <w:del w:id="621" w:author="Lewis Barnett" w:date="2020-06-16T16:09:00Z"/>
                <w:i/>
                <w:color w:val="000000"/>
              </w:rPr>
              <w:pPrChange w:id="622" w:author="Lewis Barnett" w:date="2020-06-16T16:12:00Z">
                <w:pPr/>
              </w:pPrChange>
            </w:pPr>
            <w:del w:id="623"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rsidP="00E36A06">
            <w:pPr>
              <w:spacing w:line="480" w:lineRule="auto"/>
              <w:rPr>
                <w:del w:id="624" w:author="Lewis Barnett" w:date="2020-06-16T16:09:00Z"/>
                <w:i/>
                <w:color w:val="000000"/>
              </w:rPr>
              <w:pPrChange w:id="625" w:author="Lewis Barnett" w:date="2020-06-16T16:12:00Z">
                <w:pPr/>
              </w:pPrChange>
            </w:pPr>
            <w:del w:id="626"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rsidP="00E36A06">
            <w:pPr>
              <w:spacing w:line="480" w:lineRule="auto"/>
              <w:rPr>
                <w:del w:id="627" w:author="Lewis Barnett" w:date="2020-06-16T16:09:00Z"/>
                <w:i/>
                <w:color w:val="000000"/>
              </w:rPr>
              <w:pPrChange w:id="628" w:author="Lewis Barnett" w:date="2020-06-16T16:12:00Z">
                <w:pPr/>
              </w:pPrChange>
            </w:pPr>
            <w:del w:id="629"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rsidP="00E36A06">
            <w:pPr>
              <w:spacing w:line="480" w:lineRule="auto"/>
              <w:rPr>
                <w:del w:id="630" w:author="Lewis Barnett" w:date="2020-06-16T16:09:00Z"/>
                <w:i/>
                <w:color w:val="000000"/>
              </w:rPr>
              <w:pPrChange w:id="631" w:author="Lewis Barnett" w:date="2020-06-16T16:12:00Z">
                <w:pPr/>
              </w:pPrChange>
            </w:pPr>
            <w:del w:id="632"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6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rsidP="00E36A06">
            <w:pPr>
              <w:spacing w:line="480" w:lineRule="auto"/>
              <w:rPr>
                <w:del w:id="634" w:author="Lewis Barnett" w:date="2020-06-16T16:09:00Z"/>
                <w:color w:val="000000"/>
              </w:rPr>
              <w:pPrChange w:id="635" w:author="Lewis Barnett" w:date="2020-06-16T16:12:00Z">
                <w:pPr/>
              </w:pPrChange>
            </w:pPr>
            <w:del w:id="636"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rsidP="00E36A06">
            <w:pPr>
              <w:spacing w:line="480" w:lineRule="auto"/>
              <w:rPr>
                <w:del w:id="637" w:author="Lewis Barnett" w:date="2020-06-16T16:09:00Z"/>
                <w:i/>
                <w:color w:val="000000"/>
              </w:rPr>
              <w:pPrChange w:id="638" w:author="Lewis Barnett" w:date="2020-06-16T16:12:00Z">
                <w:pPr/>
              </w:pPrChange>
            </w:pPr>
            <w:del w:id="639"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rsidP="00E36A06">
            <w:pPr>
              <w:spacing w:line="480" w:lineRule="auto"/>
              <w:rPr>
                <w:del w:id="640" w:author="Lewis Barnett" w:date="2020-06-16T16:09:00Z"/>
                <w:color w:val="000000"/>
              </w:rPr>
              <w:pPrChange w:id="641" w:author="Lewis Barnett" w:date="2020-06-16T16:12:00Z">
                <w:pPr>
                  <w:jc w:val="center"/>
                </w:pPr>
              </w:pPrChange>
            </w:pPr>
            <w:del w:id="642"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rsidP="00E36A06">
            <w:pPr>
              <w:spacing w:line="480" w:lineRule="auto"/>
              <w:rPr>
                <w:del w:id="643" w:author="Lewis Barnett" w:date="2020-06-16T16:09:00Z"/>
                <w:color w:val="000000"/>
              </w:rPr>
              <w:pPrChange w:id="644" w:author="Lewis Barnett" w:date="2020-06-16T16:12:00Z">
                <w:pPr>
                  <w:jc w:val="center"/>
                </w:pPr>
              </w:pPrChange>
            </w:pPr>
            <w:del w:id="645"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6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rsidP="00E36A06">
            <w:pPr>
              <w:spacing w:line="480" w:lineRule="auto"/>
              <w:rPr>
                <w:del w:id="647" w:author="Lewis Barnett" w:date="2020-06-16T16:09:00Z"/>
                <w:color w:val="000000"/>
              </w:rPr>
              <w:pPrChange w:id="648" w:author="Lewis Barnett" w:date="2020-06-16T16:12:00Z">
                <w:pPr/>
              </w:pPrChange>
            </w:pPr>
            <w:del w:id="649"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rsidP="00E36A06">
            <w:pPr>
              <w:spacing w:line="480" w:lineRule="auto"/>
              <w:rPr>
                <w:del w:id="650" w:author="Lewis Barnett" w:date="2020-06-16T16:09:00Z"/>
                <w:i/>
                <w:color w:val="000000"/>
              </w:rPr>
              <w:pPrChange w:id="651" w:author="Lewis Barnett" w:date="2020-06-16T16:12:00Z">
                <w:pPr>
                  <w:tabs>
                    <w:tab w:val="left" w:pos="1215"/>
                  </w:tabs>
                </w:pPr>
              </w:pPrChange>
            </w:pPr>
            <w:del w:id="652"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rsidP="00E36A06">
            <w:pPr>
              <w:spacing w:line="480" w:lineRule="auto"/>
              <w:rPr>
                <w:del w:id="653" w:author="Lewis Barnett" w:date="2020-06-16T16:09:00Z"/>
                <w:color w:val="000000"/>
              </w:rPr>
              <w:pPrChange w:id="654" w:author="Lewis Barnett" w:date="2020-06-16T16:12:00Z">
                <w:pPr>
                  <w:jc w:val="center"/>
                </w:pPr>
              </w:pPrChange>
            </w:pPr>
            <w:del w:id="655"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rsidP="00E36A06">
            <w:pPr>
              <w:spacing w:line="480" w:lineRule="auto"/>
              <w:rPr>
                <w:del w:id="656" w:author="Lewis Barnett" w:date="2020-06-16T16:09:00Z"/>
                <w:color w:val="000000"/>
              </w:rPr>
              <w:pPrChange w:id="657" w:author="Lewis Barnett" w:date="2020-06-16T16:12:00Z">
                <w:pPr>
                  <w:jc w:val="center"/>
                </w:pPr>
              </w:pPrChange>
            </w:pPr>
            <w:del w:id="658"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6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rsidP="00E36A06">
            <w:pPr>
              <w:spacing w:line="480" w:lineRule="auto"/>
              <w:rPr>
                <w:del w:id="660" w:author="Lewis Barnett" w:date="2020-06-16T16:09:00Z"/>
                <w:color w:val="000000"/>
              </w:rPr>
              <w:pPrChange w:id="661" w:author="Lewis Barnett" w:date="2020-06-16T16:12:00Z">
                <w:pPr/>
              </w:pPrChange>
            </w:pPr>
            <w:del w:id="662"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rsidP="00E36A06">
            <w:pPr>
              <w:spacing w:line="480" w:lineRule="auto"/>
              <w:rPr>
                <w:del w:id="663" w:author="Lewis Barnett" w:date="2020-06-16T16:09:00Z"/>
                <w:i/>
                <w:color w:val="000000"/>
              </w:rPr>
              <w:pPrChange w:id="664" w:author="Lewis Barnett" w:date="2020-06-16T16:12:00Z">
                <w:pPr/>
              </w:pPrChange>
            </w:pPr>
            <w:del w:id="665"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rsidP="00E36A06">
            <w:pPr>
              <w:spacing w:line="480" w:lineRule="auto"/>
              <w:rPr>
                <w:del w:id="666" w:author="Lewis Barnett" w:date="2020-06-16T16:09:00Z"/>
                <w:color w:val="000000"/>
              </w:rPr>
              <w:pPrChange w:id="667" w:author="Lewis Barnett" w:date="2020-06-16T16:12:00Z">
                <w:pPr>
                  <w:jc w:val="center"/>
                </w:pPr>
              </w:pPrChange>
            </w:pPr>
            <w:del w:id="668"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rsidP="00E36A06">
            <w:pPr>
              <w:spacing w:line="480" w:lineRule="auto"/>
              <w:rPr>
                <w:del w:id="669" w:author="Lewis Barnett" w:date="2020-06-16T16:09:00Z"/>
                <w:color w:val="000000"/>
              </w:rPr>
              <w:pPrChange w:id="670" w:author="Lewis Barnett" w:date="2020-06-16T16:12:00Z">
                <w:pPr>
                  <w:jc w:val="center"/>
                </w:pPr>
              </w:pPrChange>
            </w:pPr>
            <w:del w:id="671"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67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rsidP="00E36A06">
            <w:pPr>
              <w:spacing w:line="480" w:lineRule="auto"/>
              <w:rPr>
                <w:del w:id="673" w:author="Lewis Barnett" w:date="2020-06-16T16:09:00Z"/>
                <w:color w:val="000000"/>
              </w:rPr>
              <w:pPrChange w:id="674" w:author="Lewis Barnett" w:date="2020-06-16T16:12:00Z">
                <w:pPr/>
              </w:pPrChange>
            </w:pPr>
            <w:del w:id="675"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rsidP="00E36A06">
            <w:pPr>
              <w:spacing w:line="480" w:lineRule="auto"/>
              <w:rPr>
                <w:del w:id="676" w:author="Lewis Barnett" w:date="2020-06-16T16:09:00Z"/>
                <w:i/>
                <w:color w:val="000000"/>
              </w:rPr>
              <w:pPrChange w:id="677" w:author="Lewis Barnett" w:date="2020-06-16T16:12:00Z">
                <w:pPr/>
              </w:pPrChange>
            </w:pPr>
            <w:del w:id="678"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rsidP="00E36A06">
            <w:pPr>
              <w:spacing w:line="480" w:lineRule="auto"/>
              <w:rPr>
                <w:del w:id="679" w:author="Lewis Barnett" w:date="2020-06-16T16:09:00Z"/>
                <w:color w:val="000000"/>
              </w:rPr>
              <w:pPrChange w:id="680" w:author="Lewis Barnett" w:date="2020-06-16T16:12:00Z">
                <w:pPr>
                  <w:jc w:val="center"/>
                </w:pPr>
              </w:pPrChange>
            </w:pPr>
            <w:del w:id="681"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rsidP="00E36A06">
            <w:pPr>
              <w:spacing w:line="480" w:lineRule="auto"/>
              <w:rPr>
                <w:del w:id="682" w:author="Lewis Barnett" w:date="2020-06-16T16:09:00Z"/>
                <w:color w:val="000000"/>
              </w:rPr>
              <w:pPrChange w:id="683" w:author="Lewis Barnett" w:date="2020-06-16T16:12:00Z">
                <w:pPr>
                  <w:jc w:val="center"/>
                </w:pPr>
              </w:pPrChange>
            </w:pPr>
            <w:del w:id="684"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6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rsidP="00E36A06">
            <w:pPr>
              <w:spacing w:line="480" w:lineRule="auto"/>
              <w:rPr>
                <w:del w:id="686" w:author="Lewis Barnett" w:date="2020-06-16T16:09:00Z"/>
                <w:color w:val="000000"/>
              </w:rPr>
              <w:pPrChange w:id="687" w:author="Lewis Barnett" w:date="2020-06-16T16:12:00Z">
                <w:pPr/>
              </w:pPrChange>
            </w:pPr>
            <w:del w:id="688"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rsidP="00E36A06">
            <w:pPr>
              <w:spacing w:line="480" w:lineRule="auto"/>
              <w:rPr>
                <w:del w:id="689" w:author="Lewis Barnett" w:date="2020-06-16T16:09:00Z"/>
                <w:i/>
                <w:color w:val="000000"/>
              </w:rPr>
              <w:pPrChange w:id="690" w:author="Lewis Barnett" w:date="2020-06-16T16:12:00Z">
                <w:pPr/>
              </w:pPrChange>
            </w:pPr>
            <w:del w:id="691"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rsidP="00E36A06">
            <w:pPr>
              <w:spacing w:line="480" w:lineRule="auto"/>
              <w:rPr>
                <w:del w:id="692" w:author="Lewis Barnett" w:date="2020-06-16T16:09:00Z"/>
                <w:color w:val="000000"/>
              </w:rPr>
              <w:pPrChange w:id="693" w:author="Lewis Barnett" w:date="2020-06-16T16:12:00Z">
                <w:pPr>
                  <w:jc w:val="center"/>
                </w:pPr>
              </w:pPrChange>
            </w:pPr>
            <w:del w:id="694"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rsidP="00E36A06">
            <w:pPr>
              <w:spacing w:line="480" w:lineRule="auto"/>
              <w:rPr>
                <w:del w:id="695" w:author="Lewis Barnett" w:date="2020-06-16T16:09:00Z"/>
                <w:color w:val="000000"/>
              </w:rPr>
              <w:pPrChange w:id="696" w:author="Lewis Barnett" w:date="2020-06-16T16:12:00Z">
                <w:pPr>
                  <w:jc w:val="center"/>
                </w:pPr>
              </w:pPrChange>
            </w:pPr>
            <w:del w:id="697"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6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rsidP="00E36A06">
            <w:pPr>
              <w:spacing w:line="480" w:lineRule="auto"/>
              <w:rPr>
                <w:del w:id="699" w:author="Lewis Barnett" w:date="2020-06-16T16:09:00Z"/>
                <w:color w:val="000000"/>
              </w:rPr>
              <w:pPrChange w:id="700" w:author="Lewis Barnett" w:date="2020-06-16T16:12:00Z">
                <w:pPr/>
              </w:pPrChange>
            </w:pPr>
            <w:del w:id="701"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rsidP="00E36A06">
            <w:pPr>
              <w:spacing w:line="480" w:lineRule="auto"/>
              <w:rPr>
                <w:del w:id="702" w:author="Lewis Barnett" w:date="2020-06-16T16:09:00Z"/>
                <w:i/>
                <w:color w:val="000000"/>
              </w:rPr>
              <w:pPrChange w:id="703" w:author="Lewis Barnett" w:date="2020-06-16T16:12:00Z">
                <w:pPr>
                  <w:tabs>
                    <w:tab w:val="left" w:pos="285"/>
                  </w:tabs>
                </w:pPr>
              </w:pPrChange>
            </w:pPr>
            <w:del w:id="704"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rsidP="00E36A06">
            <w:pPr>
              <w:spacing w:line="480" w:lineRule="auto"/>
              <w:rPr>
                <w:del w:id="705" w:author="Lewis Barnett" w:date="2020-06-16T16:09:00Z"/>
                <w:color w:val="000000"/>
              </w:rPr>
              <w:pPrChange w:id="706" w:author="Lewis Barnett" w:date="2020-06-16T16:12:00Z">
                <w:pPr>
                  <w:jc w:val="center"/>
                </w:pPr>
              </w:pPrChange>
            </w:pPr>
            <w:del w:id="707"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rsidP="00E36A06">
            <w:pPr>
              <w:spacing w:line="480" w:lineRule="auto"/>
              <w:rPr>
                <w:del w:id="708" w:author="Lewis Barnett" w:date="2020-06-16T16:09:00Z"/>
                <w:color w:val="000000"/>
              </w:rPr>
              <w:pPrChange w:id="709" w:author="Lewis Barnett" w:date="2020-06-16T16:12:00Z">
                <w:pPr>
                  <w:jc w:val="center"/>
                </w:pPr>
              </w:pPrChange>
            </w:pPr>
            <w:del w:id="710"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7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rsidP="00E36A06">
            <w:pPr>
              <w:spacing w:line="480" w:lineRule="auto"/>
              <w:rPr>
                <w:del w:id="712" w:author="Lewis Barnett" w:date="2020-06-16T16:09:00Z"/>
                <w:color w:val="000000"/>
              </w:rPr>
              <w:pPrChange w:id="713" w:author="Lewis Barnett" w:date="2020-06-16T16:12:00Z">
                <w:pPr/>
              </w:pPrChange>
            </w:pPr>
            <w:del w:id="714"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rsidP="00E36A06">
            <w:pPr>
              <w:spacing w:line="480" w:lineRule="auto"/>
              <w:rPr>
                <w:del w:id="715" w:author="Lewis Barnett" w:date="2020-06-16T16:09:00Z"/>
                <w:i/>
                <w:color w:val="000000"/>
              </w:rPr>
              <w:pPrChange w:id="716" w:author="Lewis Barnett" w:date="2020-06-16T16:12:00Z">
                <w:pPr/>
              </w:pPrChange>
            </w:pPr>
            <w:del w:id="717"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rsidP="00E36A06">
            <w:pPr>
              <w:spacing w:line="480" w:lineRule="auto"/>
              <w:rPr>
                <w:del w:id="718" w:author="Lewis Barnett" w:date="2020-06-16T16:09:00Z"/>
                <w:color w:val="000000"/>
              </w:rPr>
              <w:pPrChange w:id="719" w:author="Lewis Barnett" w:date="2020-06-16T16:12:00Z">
                <w:pPr>
                  <w:jc w:val="center"/>
                </w:pPr>
              </w:pPrChange>
            </w:pPr>
            <w:del w:id="720"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rsidP="00E36A06">
            <w:pPr>
              <w:spacing w:line="480" w:lineRule="auto"/>
              <w:rPr>
                <w:del w:id="721" w:author="Lewis Barnett" w:date="2020-06-16T16:09:00Z"/>
                <w:color w:val="000000"/>
              </w:rPr>
              <w:pPrChange w:id="722" w:author="Lewis Barnett" w:date="2020-06-16T16:12:00Z">
                <w:pPr>
                  <w:jc w:val="center"/>
                </w:pPr>
              </w:pPrChange>
            </w:pPr>
            <w:del w:id="723"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72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rsidP="00E36A06">
            <w:pPr>
              <w:spacing w:line="480" w:lineRule="auto"/>
              <w:rPr>
                <w:del w:id="725" w:author="Lewis Barnett" w:date="2020-06-16T16:09:00Z"/>
                <w:color w:val="000000"/>
              </w:rPr>
              <w:pPrChange w:id="726" w:author="Lewis Barnett" w:date="2020-06-16T16:12:00Z">
                <w:pPr/>
              </w:pPrChange>
            </w:pPr>
            <w:del w:id="727"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rsidP="00E36A06">
            <w:pPr>
              <w:spacing w:line="480" w:lineRule="auto"/>
              <w:rPr>
                <w:del w:id="728" w:author="Lewis Barnett" w:date="2020-06-16T16:09:00Z"/>
                <w:i/>
                <w:color w:val="000000"/>
              </w:rPr>
              <w:pPrChange w:id="729" w:author="Lewis Barnett" w:date="2020-06-16T16:12:00Z">
                <w:pPr/>
              </w:pPrChange>
            </w:pPr>
            <w:del w:id="730"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rsidP="00E36A06">
            <w:pPr>
              <w:spacing w:line="480" w:lineRule="auto"/>
              <w:rPr>
                <w:del w:id="731" w:author="Lewis Barnett" w:date="2020-06-16T16:09:00Z"/>
                <w:color w:val="000000"/>
              </w:rPr>
              <w:pPrChange w:id="732" w:author="Lewis Barnett" w:date="2020-06-16T16:12:00Z">
                <w:pPr>
                  <w:jc w:val="center"/>
                </w:pPr>
              </w:pPrChange>
            </w:pPr>
            <w:del w:id="733"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rsidP="00E36A06">
            <w:pPr>
              <w:spacing w:line="480" w:lineRule="auto"/>
              <w:rPr>
                <w:del w:id="734" w:author="Lewis Barnett" w:date="2020-06-16T16:09:00Z"/>
                <w:color w:val="000000"/>
              </w:rPr>
              <w:pPrChange w:id="735" w:author="Lewis Barnett" w:date="2020-06-16T16:12:00Z">
                <w:pPr>
                  <w:jc w:val="center"/>
                </w:pPr>
              </w:pPrChange>
            </w:pPr>
            <w:del w:id="736"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73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rsidP="00E36A06">
            <w:pPr>
              <w:spacing w:line="480" w:lineRule="auto"/>
              <w:rPr>
                <w:del w:id="738" w:author="Lewis Barnett" w:date="2020-06-16T16:09:00Z"/>
                <w:color w:val="000000"/>
              </w:rPr>
              <w:pPrChange w:id="739" w:author="Lewis Barnett" w:date="2020-06-16T16:12:00Z">
                <w:pPr/>
              </w:pPrChange>
            </w:pPr>
            <w:del w:id="740"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rsidP="00E36A06">
            <w:pPr>
              <w:spacing w:line="480" w:lineRule="auto"/>
              <w:rPr>
                <w:del w:id="741" w:author="Lewis Barnett" w:date="2020-06-16T16:09:00Z"/>
                <w:i/>
                <w:color w:val="000000"/>
              </w:rPr>
              <w:pPrChange w:id="742" w:author="Lewis Barnett" w:date="2020-06-16T16:12:00Z">
                <w:pPr/>
              </w:pPrChange>
            </w:pPr>
            <w:del w:id="743"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rsidP="00E36A06">
            <w:pPr>
              <w:spacing w:line="480" w:lineRule="auto"/>
              <w:rPr>
                <w:del w:id="744" w:author="Lewis Barnett" w:date="2020-06-16T16:09:00Z"/>
                <w:color w:val="000000"/>
              </w:rPr>
              <w:pPrChange w:id="745" w:author="Lewis Barnett" w:date="2020-06-16T16:12:00Z">
                <w:pPr>
                  <w:jc w:val="center"/>
                </w:pPr>
              </w:pPrChange>
            </w:pPr>
            <w:del w:id="746"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rsidP="00E36A06">
            <w:pPr>
              <w:spacing w:line="480" w:lineRule="auto"/>
              <w:rPr>
                <w:del w:id="747" w:author="Lewis Barnett" w:date="2020-06-16T16:09:00Z"/>
                <w:color w:val="000000"/>
              </w:rPr>
              <w:pPrChange w:id="748" w:author="Lewis Barnett" w:date="2020-06-16T16:12:00Z">
                <w:pPr>
                  <w:jc w:val="center"/>
                </w:pPr>
              </w:pPrChange>
            </w:pPr>
            <w:del w:id="749"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7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rsidP="00E36A06">
            <w:pPr>
              <w:spacing w:line="480" w:lineRule="auto"/>
              <w:rPr>
                <w:del w:id="751" w:author="Lewis Barnett" w:date="2020-06-16T16:09:00Z"/>
                <w:color w:val="000000"/>
              </w:rPr>
              <w:pPrChange w:id="752" w:author="Lewis Barnett" w:date="2020-06-16T16:12:00Z">
                <w:pPr/>
              </w:pPrChange>
            </w:pPr>
            <w:del w:id="753"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rsidP="00E36A06">
            <w:pPr>
              <w:spacing w:line="480" w:lineRule="auto"/>
              <w:rPr>
                <w:del w:id="754" w:author="Lewis Barnett" w:date="2020-06-16T16:09:00Z"/>
                <w:i/>
                <w:color w:val="000000"/>
              </w:rPr>
              <w:pPrChange w:id="755" w:author="Lewis Barnett" w:date="2020-06-16T16:12:00Z">
                <w:pPr/>
              </w:pPrChange>
            </w:pPr>
            <w:del w:id="756"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rsidP="00E36A06">
            <w:pPr>
              <w:spacing w:line="480" w:lineRule="auto"/>
              <w:rPr>
                <w:del w:id="757" w:author="Lewis Barnett" w:date="2020-06-16T16:09:00Z"/>
                <w:color w:val="000000"/>
              </w:rPr>
              <w:pPrChange w:id="758" w:author="Lewis Barnett" w:date="2020-06-16T16:12:00Z">
                <w:pPr>
                  <w:jc w:val="center"/>
                </w:pPr>
              </w:pPrChange>
            </w:pPr>
            <w:del w:id="759"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rsidP="00E36A06">
            <w:pPr>
              <w:spacing w:line="480" w:lineRule="auto"/>
              <w:rPr>
                <w:del w:id="760" w:author="Lewis Barnett" w:date="2020-06-16T16:09:00Z"/>
                <w:color w:val="000000"/>
              </w:rPr>
              <w:pPrChange w:id="761" w:author="Lewis Barnett" w:date="2020-06-16T16:12:00Z">
                <w:pPr>
                  <w:jc w:val="center"/>
                </w:pPr>
              </w:pPrChange>
            </w:pPr>
            <w:del w:id="762"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7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rsidP="00E36A06">
            <w:pPr>
              <w:spacing w:line="480" w:lineRule="auto"/>
              <w:rPr>
                <w:del w:id="764" w:author="Lewis Barnett" w:date="2020-06-16T16:09:00Z"/>
                <w:color w:val="000000"/>
              </w:rPr>
              <w:pPrChange w:id="765" w:author="Lewis Barnett" w:date="2020-06-16T16:12:00Z">
                <w:pPr/>
              </w:pPrChange>
            </w:pPr>
            <w:del w:id="766"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rsidP="00E36A06">
            <w:pPr>
              <w:spacing w:line="480" w:lineRule="auto"/>
              <w:rPr>
                <w:del w:id="767" w:author="Lewis Barnett" w:date="2020-06-16T16:09:00Z"/>
                <w:i/>
                <w:color w:val="000000"/>
              </w:rPr>
              <w:pPrChange w:id="768" w:author="Lewis Barnett" w:date="2020-06-16T16:12:00Z">
                <w:pPr/>
              </w:pPrChange>
            </w:pPr>
            <w:del w:id="769"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rsidP="00E36A06">
            <w:pPr>
              <w:spacing w:line="480" w:lineRule="auto"/>
              <w:rPr>
                <w:del w:id="770" w:author="Lewis Barnett" w:date="2020-06-16T16:09:00Z"/>
                <w:color w:val="000000"/>
              </w:rPr>
              <w:pPrChange w:id="771" w:author="Lewis Barnett" w:date="2020-06-16T16:12:00Z">
                <w:pPr>
                  <w:jc w:val="center"/>
                </w:pPr>
              </w:pPrChange>
            </w:pPr>
            <w:del w:id="772"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rsidP="00E36A06">
            <w:pPr>
              <w:spacing w:line="480" w:lineRule="auto"/>
              <w:rPr>
                <w:del w:id="773" w:author="Lewis Barnett" w:date="2020-06-16T16:09:00Z"/>
                <w:color w:val="000000"/>
              </w:rPr>
              <w:pPrChange w:id="774" w:author="Lewis Barnett" w:date="2020-06-16T16:12:00Z">
                <w:pPr>
                  <w:jc w:val="center"/>
                </w:pPr>
              </w:pPrChange>
            </w:pPr>
            <w:del w:id="775"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77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rsidP="00E36A06">
            <w:pPr>
              <w:spacing w:line="480" w:lineRule="auto"/>
              <w:rPr>
                <w:del w:id="777" w:author="Lewis Barnett" w:date="2020-06-16T16:09:00Z"/>
                <w:color w:val="000000"/>
              </w:rPr>
              <w:pPrChange w:id="778" w:author="Lewis Barnett" w:date="2020-06-16T16:12:00Z">
                <w:pPr/>
              </w:pPrChange>
            </w:pPr>
            <w:del w:id="779"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rsidP="00E36A06">
            <w:pPr>
              <w:spacing w:line="480" w:lineRule="auto"/>
              <w:rPr>
                <w:del w:id="780" w:author="Lewis Barnett" w:date="2020-06-16T16:09:00Z"/>
                <w:i/>
                <w:color w:val="000000"/>
              </w:rPr>
              <w:pPrChange w:id="781" w:author="Lewis Barnett" w:date="2020-06-16T16:12:00Z">
                <w:pPr/>
              </w:pPrChange>
            </w:pPr>
            <w:del w:id="782"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rsidP="00E36A06">
            <w:pPr>
              <w:spacing w:line="480" w:lineRule="auto"/>
              <w:rPr>
                <w:del w:id="783" w:author="Lewis Barnett" w:date="2020-06-16T16:09:00Z"/>
                <w:color w:val="000000"/>
              </w:rPr>
              <w:pPrChange w:id="784" w:author="Lewis Barnett" w:date="2020-06-16T16:12:00Z">
                <w:pPr>
                  <w:jc w:val="center"/>
                </w:pPr>
              </w:pPrChange>
            </w:pPr>
            <w:del w:id="785"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rsidP="00E36A06">
            <w:pPr>
              <w:spacing w:line="480" w:lineRule="auto"/>
              <w:rPr>
                <w:del w:id="786" w:author="Lewis Barnett" w:date="2020-06-16T16:09:00Z"/>
                <w:color w:val="000000"/>
              </w:rPr>
              <w:pPrChange w:id="787" w:author="Lewis Barnett" w:date="2020-06-16T16:12:00Z">
                <w:pPr>
                  <w:jc w:val="center"/>
                </w:pPr>
              </w:pPrChange>
            </w:pPr>
            <w:del w:id="788"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7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rsidP="00E36A06">
            <w:pPr>
              <w:spacing w:line="480" w:lineRule="auto"/>
              <w:rPr>
                <w:del w:id="790" w:author="Lewis Barnett" w:date="2020-06-16T16:09:00Z"/>
                <w:color w:val="000000"/>
              </w:rPr>
              <w:pPrChange w:id="791" w:author="Lewis Barnett" w:date="2020-06-16T16:12:00Z">
                <w:pPr/>
              </w:pPrChange>
            </w:pPr>
            <w:del w:id="792"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rsidP="00E36A06">
            <w:pPr>
              <w:spacing w:line="480" w:lineRule="auto"/>
              <w:rPr>
                <w:del w:id="793" w:author="Lewis Barnett" w:date="2020-06-16T16:09:00Z"/>
                <w:i/>
                <w:color w:val="000000"/>
              </w:rPr>
              <w:pPrChange w:id="794" w:author="Lewis Barnett" w:date="2020-06-16T16:12:00Z">
                <w:pPr/>
              </w:pPrChange>
            </w:pPr>
            <w:del w:id="795"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rsidP="00E36A06">
            <w:pPr>
              <w:spacing w:line="480" w:lineRule="auto"/>
              <w:rPr>
                <w:del w:id="796" w:author="Lewis Barnett" w:date="2020-06-16T16:09:00Z"/>
                <w:color w:val="000000"/>
              </w:rPr>
              <w:pPrChange w:id="797" w:author="Lewis Barnett" w:date="2020-06-16T16:12:00Z">
                <w:pPr>
                  <w:jc w:val="center"/>
                </w:pPr>
              </w:pPrChange>
            </w:pPr>
            <w:del w:id="798"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rsidP="00E36A06">
            <w:pPr>
              <w:spacing w:line="480" w:lineRule="auto"/>
              <w:rPr>
                <w:del w:id="799" w:author="Lewis Barnett" w:date="2020-06-16T16:09:00Z"/>
                <w:color w:val="000000"/>
              </w:rPr>
              <w:pPrChange w:id="800" w:author="Lewis Barnett" w:date="2020-06-16T16:12:00Z">
                <w:pPr>
                  <w:jc w:val="center"/>
                </w:pPr>
              </w:pPrChange>
            </w:pPr>
            <w:del w:id="801"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80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rsidP="00E36A06">
            <w:pPr>
              <w:spacing w:line="480" w:lineRule="auto"/>
              <w:rPr>
                <w:del w:id="803" w:author="Lewis Barnett" w:date="2020-06-16T16:09:00Z"/>
                <w:color w:val="000000"/>
              </w:rPr>
              <w:pPrChange w:id="804" w:author="Lewis Barnett" w:date="2020-06-16T16:12:00Z">
                <w:pPr/>
              </w:pPrChange>
            </w:pPr>
            <w:del w:id="805"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rsidP="00E36A06">
            <w:pPr>
              <w:spacing w:line="480" w:lineRule="auto"/>
              <w:rPr>
                <w:del w:id="806" w:author="Lewis Barnett" w:date="2020-06-16T16:09:00Z"/>
                <w:i/>
                <w:color w:val="000000"/>
              </w:rPr>
              <w:pPrChange w:id="807" w:author="Lewis Barnett" w:date="2020-06-16T16:12:00Z">
                <w:pPr/>
              </w:pPrChange>
            </w:pPr>
            <w:del w:id="808"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rsidP="00E36A06">
            <w:pPr>
              <w:spacing w:line="480" w:lineRule="auto"/>
              <w:rPr>
                <w:del w:id="809" w:author="Lewis Barnett" w:date="2020-06-16T16:09:00Z"/>
                <w:color w:val="000000"/>
              </w:rPr>
              <w:pPrChange w:id="810" w:author="Lewis Barnett" w:date="2020-06-16T16:12:00Z">
                <w:pPr>
                  <w:jc w:val="center"/>
                </w:pPr>
              </w:pPrChange>
            </w:pPr>
            <w:del w:id="811"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rsidP="00E36A06">
            <w:pPr>
              <w:spacing w:line="480" w:lineRule="auto"/>
              <w:rPr>
                <w:del w:id="812" w:author="Lewis Barnett" w:date="2020-06-16T16:09:00Z"/>
                <w:color w:val="000000"/>
              </w:rPr>
              <w:pPrChange w:id="813" w:author="Lewis Barnett" w:date="2020-06-16T16:12:00Z">
                <w:pPr>
                  <w:jc w:val="center"/>
                </w:pPr>
              </w:pPrChange>
            </w:pPr>
            <w:del w:id="814"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8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rsidP="00E36A06">
            <w:pPr>
              <w:spacing w:line="480" w:lineRule="auto"/>
              <w:rPr>
                <w:del w:id="816" w:author="Lewis Barnett" w:date="2020-06-16T16:09:00Z"/>
                <w:color w:val="000000"/>
              </w:rPr>
              <w:pPrChange w:id="817" w:author="Lewis Barnett" w:date="2020-06-16T16:12:00Z">
                <w:pPr/>
              </w:pPrChange>
            </w:pPr>
            <w:del w:id="818"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rsidP="00E36A06">
            <w:pPr>
              <w:spacing w:line="480" w:lineRule="auto"/>
              <w:rPr>
                <w:del w:id="819" w:author="Lewis Barnett" w:date="2020-06-16T16:09:00Z"/>
                <w:i/>
                <w:color w:val="000000"/>
              </w:rPr>
              <w:pPrChange w:id="820" w:author="Lewis Barnett" w:date="2020-06-16T16:12:00Z">
                <w:pPr/>
              </w:pPrChange>
            </w:pPr>
            <w:del w:id="821"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rsidP="00E36A06">
            <w:pPr>
              <w:spacing w:line="480" w:lineRule="auto"/>
              <w:rPr>
                <w:del w:id="822" w:author="Lewis Barnett" w:date="2020-06-16T16:09:00Z"/>
                <w:color w:val="000000"/>
              </w:rPr>
              <w:pPrChange w:id="823" w:author="Lewis Barnett" w:date="2020-06-16T16:12:00Z">
                <w:pPr>
                  <w:jc w:val="center"/>
                </w:pPr>
              </w:pPrChange>
            </w:pPr>
            <w:del w:id="824"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rsidP="00E36A06">
            <w:pPr>
              <w:spacing w:line="480" w:lineRule="auto"/>
              <w:rPr>
                <w:del w:id="825" w:author="Lewis Barnett" w:date="2020-06-16T16:09:00Z"/>
                <w:color w:val="000000"/>
              </w:rPr>
              <w:pPrChange w:id="826" w:author="Lewis Barnett" w:date="2020-06-16T16:12:00Z">
                <w:pPr>
                  <w:jc w:val="center"/>
                </w:pPr>
              </w:pPrChange>
            </w:pPr>
            <w:del w:id="827"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8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rsidP="00E36A06">
            <w:pPr>
              <w:spacing w:line="480" w:lineRule="auto"/>
              <w:rPr>
                <w:del w:id="829" w:author="Lewis Barnett" w:date="2020-06-16T16:09:00Z"/>
                <w:color w:val="000000"/>
              </w:rPr>
              <w:pPrChange w:id="830" w:author="Lewis Barnett" w:date="2020-06-16T16:12:00Z">
                <w:pPr/>
              </w:pPrChange>
            </w:pPr>
            <w:del w:id="831"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rsidP="00E36A06">
            <w:pPr>
              <w:spacing w:line="480" w:lineRule="auto"/>
              <w:rPr>
                <w:del w:id="832" w:author="Lewis Barnett" w:date="2020-06-16T16:09:00Z"/>
                <w:i/>
                <w:color w:val="000000"/>
              </w:rPr>
              <w:pPrChange w:id="833" w:author="Lewis Barnett" w:date="2020-06-16T16:12:00Z">
                <w:pPr/>
              </w:pPrChange>
            </w:pPr>
            <w:del w:id="834"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rsidP="00E36A06">
            <w:pPr>
              <w:spacing w:line="480" w:lineRule="auto"/>
              <w:rPr>
                <w:del w:id="835" w:author="Lewis Barnett" w:date="2020-06-16T16:09:00Z"/>
                <w:color w:val="000000"/>
              </w:rPr>
              <w:pPrChange w:id="836" w:author="Lewis Barnett" w:date="2020-06-16T16:12:00Z">
                <w:pPr>
                  <w:jc w:val="center"/>
                </w:pPr>
              </w:pPrChange>
            </w:pPr>
            <w:del w:id="837"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rsidP="00E36A06">
            <w:pPr>
              <w:spacing w:line="480" w:lineRule="auto"/>
              <w:rPr>
                <w:del w:id="838" w:author="Lewis Barnett" w:date="2020-06-16T16:09:00Z"/>
                <w:color w:val="000000"/>
              </w:rPr>
              <w:pPrChange w:id="839" w:author="Lewis Barnett" w:date="2020-06-16T16:12:00Z">
                <w:pPr>
                  <w:jc w:val="center"/>
                </w:pPr>
              </w:pPrChange>
            </w:pPr>
            <w:del w:id="840"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8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rsidP="00E36A06">
            <w:pPr>
              <w:spacing w:line="480" w:lineRule="auto"/>
              <w:rPr>
                <w:del w:id="842" w:author="Lewis Barnett" w:date="2020-06-16T16:09:00Z"/>
                <w:color w:val="000000"/>
              </w:rPr>
              <w:pPrChange w:id="843" w:author="Lewis Barnett" w:date="2020-06-16T16:12:00Z">
                <w:pPr/>
              </w:pPrChange>
            </w:pPr>
            <w:del w:id="844"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rsidP="00E36A06">
            <w:pPr>
              <w:spacing w:line="480" w:lineRule="auto"/>
              <w:rPr>
                <w:del w:id="845" w:author="Lewis Barnett" w:date="2020-06-16T16:09:00Z"/>
                <w:i/>
                <w:color w:val="000000"/>
              </w:rPr>
              <w:pPrChange w:id="846" w:author="Lewis Barnett" w:date="2020-06-16T16:12:00Z">
                <w:pPr/>
              </w:pPrChange>
            </w:pPr>
            <w:del w:id="847"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rsidP="00E36A06">
            <w:pPr>
              <w:spacing w:line="480" w:lineRule="auto"/>
              <w:rPr>
                <w:del w:id="848" w:author="Lewis Barnett" w:date="2020-06-16T16:09:00Z"/>
                <w:color w:val="000000"/>
              </w:rPr>
              <w:pPrChange w:id="849" w:author="Lewis Barnett" w:date="2020-06-16T16:12:00Z">
                <w:pPr>
                  <w:jc w:val="center"/>
                </w:pPr>
              </w:pPrChange>
            </w:pPr>
            <w:del w:id="850"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rsidP="00E36A06">
            <w:pPr>
              <w:spacing w:line="480" w:lineRule="auto"/>
              <w:rPr>
                <w:del w:id="851" w:author="Lewis Barnett" w:date="2020-06-16T16:09:00Z"/>
                <w:color w:val="000000"/>
              </w:rPr>
              <w:pPrChange w:id="852" w:author="Lewis Barnett" w:date="2020-06-16T16:12:00Z">
                <w:pPr>
                  <w:jc w:val="center"/>
                </w:pPr>
              </w:pPrChange>
            </w:pPr>
            <w:del w:id="853"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85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rsidP="00E36A06">
            <w:pPr>
              <w:spacing w:line="480" w:lineRule="auto"/>
              <w:rPr>
                <w:del w:id="855" w:author="Lewis Barnett" w:date="2020-06-16T16:09:00Z"/>
                <w:color w:val="000000"/>
              </w:rPr>
              <w:pPrChange w:id="856" w:author="Lewis Barnett" w:date="2020-06-16T16:12:00Z">
                <w:pPr/>
              </w:pPrChange>
            </w:pPr>
            <w:del w:id="857"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rsidP="00E36A06">
            <w:pPr>
              <w:spacing w:line="480" w:lineRule="auto"/>
              <w:rPr>
                <w:del w:id="858" w:author="Lewis Barnett" w:date="2020-06-16T16:09:00Z"/>
                <w:i/>
                <w:color w:val="000000"/>
              </w:rPr>
              <w:pPrChange w:id="859" w:author="Lewis Barnett" w:date="2020-06-16T16:12:00Z">
                <w:pPr/>
              </w:pPrChange>
            </w:pPr>
            <w:del w:id="860"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rsidP="00E36A06">
            <w:pPr>
              <w:spacing w:line="480" w:lineRule="auto"/>
              <w:rPr>
                <w:del w:id="861" w:author="Lewis Barnett" w:date="2020-06-16T16:09:00Z"/>
                <w:color w:val="000000"/>
              </w:rPr>
              <w:pPrChange w:id="862" w:author="Lewis Barnett" w:date="2020-06-16T16:12:00Z">
                <w:pPr>
                  <w:jc w:val="center"/>
                </w:pPr>
              </w:pPrChange>
            </w:pPr>
            <w:del w:id="863"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rsidP="00E36A06">
            <w:pPr>
              <w:spacing w:line="480" w:lineRule="auto"/>
              <w:rPr>
                <w:del w:id="864" w:author="Lewis Barnett" w:date="2020-06-16T16:09:00Z"/>
                <w:color w:val="000000"/>
              </w:rPr>
              <w:pPrChange w:id="865" w:author="Lewis Barnett" w:date="2020-06-16T16:12:00Z">
                <w:pPr>
                  <w:jc w:val="center"/>
                </w:pPr>
              </w:pPrChange>
            </w:pPr>
            <w:del w:id="866"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86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rsidP="00E36A06">
            <w:pPr>
              <w:spacing w:line="480" w:lineRule="auto"/>
              <w:rPr>
                <w:del w:id="868" w:author="Lewis Barnett" w:date="2020-06-16T16:09:00Z"/>
                <w:color w:val="000000"/>
              </w:rPr>
              <w:pPrChange w:id="869" w:author="Lewis Barnett" w:date="2020-06-16T16:12:00Z">
                <w:pPr/>
              </w:pPrChange>
            </w:pPr>
            <w:del w:id="870"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rsidP="00E36A06">
            <w:pPr>
              <w:spacing w:line="480" w:lineRule="auto"/>
              <w:rPr>
                <w:del w:id="871" w:author="Lewis Barnett" w:date="2020-06-16T16:09:00Z"/>
                <w:i/>
                <w:color w:val="000000"/>
              </w:rPr>
              <w:pPrChange w:id="872" w:author="Lewis Barnett" w:date="2020-06-16T16:12:00Z">
                <w:pPr/>
              </w:pPrChange>
            </w:pPr>
            <w:del w:id="873"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rsidP="00E36A06">
            <w:pPr>
              <w:spacing w:line="480" w:lineRule="auto"/>
              <w:rPr>
                <w:del w:id="874" w:author="Lewis Barnett" w:date="2020-06-16T16:09:00Z"/>
                <w:color w:val="000000"/>
              </w:rPr>
              <w:pPrChange w:id="875" w:author="Lewis Barnett" w:date="2020-06-16T16:12:00Z">
                <w:pPr>
                  <w:jc w:val="center"/>
                </w:pPr>
              </w:pPrChange>
            </w:pPr>
            <w:del w:id="876"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rsidP="00E36A06">
            <w:pPr>
              <w:spacing w:line="480" w:lineRule="auto"/>
              <w:rPr>
                <w:del w:id="877" w:author="Lewis Barnett" w:date="2020-06-16T16:09:00Z"/>
                <w:color w:val="000000"/>
              </w:rPr>
              <w:pPrChange w:id="878" w:author="Lewis Barnett" w:date="2020-06-16T16:12:00Z">
                <w:pPr>
                  <w:jc w:val="center"/>
                </w:pPr>
              </w:pPrChange>
            </w:pPr>
            <w:del w:id="879" w:author="Lewis Barnett" w:date="2020-06-16T16:09:00Z">
              <w:r w:rsidRPr="006C048B" w:rsidDel="00E36A06">
                <w:rPr>
                  <w:color w:val="000000"/>
                </w:rPr>
                <w:delText>1846.20</w:delText>
              </w:r>
            </w:del>
          </w:p>
        </w:tc>
      </w:tr>
    </w:tbl>
    <w:p w14:paraId="5EE470E4" w14:textId="2B2F6904" w:rsidR="00344523" w:rsidDel="00E36A06" w:rsidRDefault="00344523" w:rsidP="00E36A06">
      <w:pPr>
        <w:spacing w:line="480" w:lineRule="auto"/>
        <w:rPr>
          <w:del w:id="880" w:author="Lewis Barnett" w:date="2020-06-16T16:09:00Z"/>
        </w:rPr>
        <w:pPrChange w:id="881" w:author="Lewis Barnett" w:date="2020-06-16T16:12:00Z">
          <w:pPr>
            <w:spacing w:after="160" w:line="480" w:lineRule="auto"/>
          </w:pPr>
        </w:pPrChange>
      </w:pPr>
      <w:del w:id="882"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883"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rsidP="00E36A06">
            <w:pPr>
              <w:spacing w:line="480" w:lineRule="auto"/>
              <w:rPr>
                <w:del w:id="884" w:author="Lewis Barnett" w:date="2020-06-16T16:09:00Z"/>
                <w:i/>
                <w:color w:val="000000"/>
              </w:rPr>
              <w:pPrChange w:id="885" w:author="Lewis Barnett" w:date="2020-06-16T16:12:00Z">
                <w:pPr/>
              </w:pPrChange>
            </w:pPr>
            <w:del w:id="886"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rsidP="00E36A06">
            <w:pPr>
              <w:spacing w:line="480" w:lineRule="auto"/>
              <w:rPr>
                <w:del w:id="887" w:author="Lewis Barnett" w:date="2020-06-16T16:09:00Z"/>
                <w:i/>
                <w:color w:val="000000"/>
              </w:rPr>
              <w:pPrChange w:id="888" w:author="Lewis Barnett" w:date="2020-06-16T16:12:00Z">
                <w:pPr>
                  <w:jc w:val="center"/>
                </w:pPr>
              </w:pPrChange>
            </w:pPr>
            <w:del w:id="889"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rsidP="00E36A06">
            <w:pPr>
              <w:spacing w:line="480" w:lineRule="auto"/>
              <w:rPr>
                <w:del w:id="890" w:author="Lewis Barnett" w:date="2020-06-16T16:09:00Z"/>
                <w:i/>
                <w:color w:val="000000"/>
              </w:rPr>
              <w:pPrChange w:id="891" w:author="Lewis Barnett" w:date="2020-06-16T16:12:00Z">
                <w:pPr>
                  <w:jc w:val="center"/>
                </w:pPr>
              </w:pPrChange>
            </w:pPr>
            <w:del w:id="892"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8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rsidP="00E36A06">
            <w:pPr>
              <w:spacing w:line="480" w:lineRule="auto"/>
              <w:rPr>
                <w:del w:id="894" w:author="Lewis Barnett" w:date="2020-06-16T16:09:00Z"/>
                <w:color w:val="000000"/>
              </w:rPr>
              <w:pPrChange w:id="895" w:author="Lewis Barnett" w:date="2020-06-16T16:12:00Z">
                <w:pPr/>
              </w:pPrChange>
            </w:pPr>
            <w:del w:id="896"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rsidP="00E36A06">
            <w:pPr>
              <w:spacing w:line="480" w:lineRule="auto"/>
              <w:rPr>
                <w:del w:id="897" w:author="Lewis Barnett" w:date="2020-06-16T16:09:00Z"/>
                <w:color w:val="000000"/>
              </w:rPr>
              <w:pPrChange w:id="898" w:author="Lewis Barnett" w:date="2020-06-16T16:12:00Z">
                <w:pPr>
                  <w:jc w:val="center"/>
                </w:pPr>
              </w:pPrChange>
            </w:pPr>
            <w:del w:id="899"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rsidP="00E36A06">
            <w:pPr>
              <w:spacing w:line="480" w:lineRule="auto"/>
              <w:rPr>
                <w:del w:id="900" w:author="Lewis Barnett" w:date="2020-06-16T16:09:00Z"/>
                <w:b/>
                <w:color w:val="000000"/>
              </w:rPr>
              <w:pPrChange w:id="901" w:author="Lewis Barnett" w:date="2020-06-16T16:12:00Z">
                <w:pPr>
                  <w:jc w:val="center"/>
                </w:pPr>
              </w:pPrChange>
            </w:pPr>
            <w:del w:id="902"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9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rsidP="00E36A06">
            <w:pPr>
              <w:spacing w:line="480" w:lineRule="auto"/>
              <w:rPr>
                <w:del w:id="904" w:author="Lewis Barnett" w:date="2020-06-16T16:09:00Z"/>
                <w:color w:val="000000"/>
              </w:rPr>
              <w:pPrChange w:id="905" w:author="Lewis Barnett" w:date="2020-06-16T16:12:00Z">
                <w:pPr/>
              </w:pPrChange>
            </w:pPr>
            <w:del w:id="906"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rsidP="00E36A06">
            <w:pPr>
              <w:spacing w:line="480" w:lineRule="auto"/>
              <w:rPr>
                <w:del w:id="907" w:author="Lewis Barnett" w:date="2020-06-16T16:09:00Z"/>
                <w:b/>
                <w:color w:val="000000"/>
              </w:rPr>
              <w:pPrChange w:id="908" w:author="Lewis Barnett" w:date="2020-06-16T16:12:00Z">
                <w:pPr>
                  <w:jc w:val="center"/>
                </w:pPr>
              </w:pPrChange>
            </w:pPr>
            <w:del w:id="909"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rsidP="00E36A06">
            <w:pPr>
              <w:spacing w:line="480" w:lineRule="auto"/>
              <w:rPr>
                <w:del w:id="910" w:author="Lewis Barnett" w:date="2020-06-16T16:09:00Z"/>
                <w:color w:val="000000"/>
              </w:rPr>
              <w:pPrChange w:id="911" w:author="Lewis Barnett" w:date="2020-06-16T16:12:00Z">
                <w:pPr>
                  <w:jc w:val="center"/>
                </w:pPr>
              </w:pPrChange>
            </w:pPr>
            <w:del w:id="912"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91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rsidP="00E36A06">
            <w:pPr>
              <w:spacing w:line="480" w:lineRule="auto"/>
              <w:rPr>
                <w:del w:id="914" w:author="Lewis Barnett" w:date="2020-06-16T16:09:00Z"/>
                <w:color w:val="000000"/>
              </w:rPr>
              <w:pPrChange w:id="915" w:author="Lewis Barnett" w:date="2020-06-16T16:12:00Z">
                <w:pPr/>
              </w:pPrChange>
            </w:pPr>
            <w:del w:id="916"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rsidP="00E36A06">
            <w:pPr>
              <w:spacing w:line="480" w:lineRule="auto"/>
              <w:rPr>
                <w:del w:id="917" w:author="Lewis Barnett" w:date="2020-06-16T16:09:00Z"/>
                <w:color w:val="000000"/>
              </w:rPr>
              <w:pPrChange w:id="918" w:author="Lewis Barnett" w:date="2020-06-16T16:12:00Z">
                <w:pPr>
                  <w:jc w:val="center"/>
                </w:pPr>
              </w:pPrChange>
            </w:pPr>
            <w:del w:id="919"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rsidP="00E36A06">
            <w:pPr>
              <w:spacing w:line="480" w:lineRule="auto"/>
              <w:rPr>
                <w:del w:id="920" w:author="Lewis Barnett" w:date="2020-06-16T16:09:00Z"/>
                <w:b/>
                <w:color w:val="000000"/>
              </w:rPr>
              <w:pPrChange w:id="921" w:author="Lewis Barnett" w:date="2020-06-16T16:12:00Z">
                <w:pPr>
                  <w:jc w:val="center"/>
                </w:pPr>
              </w:pPrChange>
            </w:pPr>
            <w:del w:id="922"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9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rsidP="00E36A06">
            <w:pPr>
              <w:spacing w:line="480" w:lineRule="auto"/>
              <w:rPr>
                <w:del w:id="924" w:author="Lewis Barnett" w:date="2020-06-16T16:09:00Z"/>
                <w:color w:val="000000"/>
              </w:rPr>
              <w:pPrChange w:id="925" w:author="Lewis Barnett" w:date="2020-06-16T16:12:00Z">
                <w:pPr/>
              </w:pPrChange>
            </w:pPr>
            <w:del w:id="926"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rsidP="00E36A06">
            <w:pPr>
              <w:spacing w:line="480" w:lineRule="auto"/>
              <w:rPr>
                <w:del w:id="927" w:author="Lewis Barnett" w:date="2020-06-16T16:09:00Z"/>
                <w:color w:val="000000"/>
              </w:rPr>
              <w:pPrChange w:id="928" w:author="Lewis Barnett" w:date="2020-06-16T16:12:00Z">
                <w:pPr>
                  <w:jc w:val="center"/>
                </w:pPr>
              </w:pPrChange>
            </w:pPr>
            <w:del w:id="929"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rsidP="00E36A06">
            <w:pPr>
              <w:spacing w:line="480" w:lineRule="auto"/>
              <w:rPr>
                <w:del w:id="930" w:author="Lewis Barnett" w:date="2020-06-16T16:09:00Z"/>
                <w:b/>
                <w:color w:val="000000"/>
              </w:rPr>
              <w:pPrChange w:id="931" w:author="Lewis Barnett" w:date="2020-06-16T16:12:00Z">
                <w:pPr>
                  <w:jc w:val="center"/>
                </w:pPr>
              </w:pPrChange>
            </w:pPr>
            <w:del w:id="932"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9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rsidP="00E36A06">
            <w:pPr>
              <w:spacing w:line="480" w:lineRule="auto"/>
              <w:rPr>
                <w:del w:id="934" w:author="Lewis Barnett" w:date="2020-06-16T16:09:00Z"/>
                <w:color w:val="000000"/>
              </w:rPr>
              <w:pPrChange w:id="935" w:author="Lewis Barnett" w:date="2020-06-16T16:12:00Z">
                <w:pPr/>
              </w:pPrChange>
            </w:pPr>
            <w:del w:id="936"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rsidP="00E36A06">
            <w:pPr>
              <w:spacing w:line="480" w:lineRule="auto"/>
              <w:rPr>
                <w:del w:id="937" w:author="Lewis Barnett" w:date="2020-06-16T16:09:00Z"/>
                <w:color w:val="000000"/>
              </w:rPr>
              <w:pPrChange w:id="938" w:author="Lewis Barnett" w:date="2020-06-16T16:12:00Z">
                <w:pPr>
                  <w:jc w:val="center"/>
                </w:pPr>
              </w:pPrChange>
            </w:pPr>
            <w:del w:id="939"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rsidP="00E36A06">
            <w:pPr>
              <w:spacing w:line="480" w:lineRule="auto"/>
              <w:rPr>
                <w:del w:id="940" w:author="Lewis Barnett" w:date="2020-06-16T16:09:00Z"/>
                <w:b/>
                <w:color w:val="000000"/>
              </w:rPr>
              <w:pPrChange w:id="941" w:author="Lewis Barnett" w:date="2020-06-16T16:12:00Z">
                <w:pPr>
                  <w:jc w:val="center"/>
                </w:pPr>
              </w:pPrChange>
            </w:pPr>
            <w:del w:id="942"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94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rsidP="00E36A06">
            <w:pPr>
              <w:spacing w:line="480" w:lineRule="auto"/>
              <w:rPr>
                <w:del w:id="944" w:author="Lewis Barnett" w:date="2020-06-16T16:09:00Z"/>
                <w:color w:val="000000"/>
              </w:rPr>
              <w:pPrChange w:id="945" w:author="Lewis Barnett" w:date="2020-06-16T16:12:00Z">
                <w:pPr/>
              </w:pPrChange>
            </w:pPr>
            <w:del w:id="946"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rsidP="00E36A06">
            <w:pPr>
              <w:spacing w:line="480" w:lineRule="auto"/>
              <w:rPr>
                <w:del w:id="947" w:author="Lewis Barnett" w:date="2020-06-16T16:09:00Z"/>
                <w:color w:val="000000"/>
              </w:rPr>
              <w:pPrChange w:id="948" w:author="Lewis Barnett" w:date="2020-06-16T16:12:00Z">
                <w:pPr>
                  <w:jc w:val="center"/>
                </w:pPr>
              </w:pPrChange>
            </w:pPr>
            <w:del w:id="949"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rsidP="00E36A06">
            <w:pPr>
              <w:spacing w:line="480" w:lineRule="auto"/>
              <w:rPr>
                <w:del w:id="950" w:author="Lewis Barnett" w:date="2020-06-16T16:09:00Z"/>
                <w:b/>
                <w:color w:val="000000"/>
              </w:rPr>
              <w:pPrChange w:id="951" w:author="Lewis Barnett" w:date="2020-06-16T16:12:00Z">
                <w:pPr>
                  <w:jc w:val="center"/>
                </w:pPr>
              </w:pPrChange>
            </w:pPr>
            <w:del w:id="952"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9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rsidP="00E36A06">
            <w:pPr>
              <w:spacing w:line="480" w:lineRule="auto"/>
              <w:rPr>
                <w:del w:id="954" w:author="Lewis Barnett" w:date="2020-06-16T16:09:00Z"/>
                <w:color w:val="000000"/>
              </w:rPr>
              <w:pPrChange w:id="955" w:author="Lewis Barnett" w:date="2020-06-16T16:12:00Z">
                <w:pPr/>
              </w:pPrChange>
            </w:pPr>
            <w:del w:id="956"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rsidP="00E36A06">
            <w:pPr>
              <w:spacing w:line="480" w:lineRule="auto"/>
              <w:rPr>
                <w:del w:id="957" w:author="Lewis Barnett" w:date="2020-06-16T16:09:00Z"/>
                <w:color w:val="000000"/>
              </w:rPr>
              <w:pPrChange w:id="958" w:author="Lewis Barnett" w:date="2020-06-16T16:12:00Z">
                <w:pPr>
                  <w:jc w:val="center"/>
                </w:pPr>
              </w:pPrChange>
            </w:pPr>
            <w:del w:id="959"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rsidP="00E36A06">
            <w:pPr>
              <w:spacing w:line="480" w:lineRule="auto"/>
              <w:rPr>
                <w:del w:id="960" w:author="Lewis Barnett" w:date="2020-06-16T16:09:00Z"/>
                <w:b/>
                <w:color w:val="000000"/>
              </w:rPr>
              <w:pPrChange w:id="961" w:author="Lewis Barnett" w:date="2020-06-16T16:12:00Z">
                <w:pPr>
                  <w:jc w:val="center"/>
                </w:pPr>
              </w:pPrChange>
            </w:pPr>
            <w:del w:id="962"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9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rsidP="00E36A06">
            <w:pPr>
              <w:spacing w:line="480" w:lineRule="auto"/>
              <w:rPr>
                <w:del w:id="964" w:author="Lewis Barnett" w:date="2020-06-16T16:09:00Z"/>
                <w:color w:val="000000"/>
              </w:rPr>
              <w:pPrChange w:id="965" w:author="Lewis Barnett" w:date="2020-06-16T16:12:00Z">
                <w:pPr/>
              </w:pPrChange>
            </w:pPr>
            <w:del w:id="966"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rsidP="00E36A06">
            <w:pPr>
              <w:spacing w:line="480" w:lineRule="auto"/>
              <w:rPr>
                <w:del w:id="967" w:author="Lewis Barnett" w:date="2020-06-16T16:09:00Z"/>
                <w:color w:val="000000"/>
              </w:rPr>
              <w:pPrChange w:id="968" w:author="Lewis Barnett" w:date="2020-06-16T16:12:00Z">
                <w:pPr>
                  <w:jc w:val="center"/>
                </w:pPr>
              </w:pPrChange>
            </w:pPr>
            <w:del w:id="969"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rsidP="00E36A06">
            <w:pPr>
              <w:spacing w:line="480" w:lineRule="auto"/>
              <w:rPr>
                <w:del w:id="970" w:author="Lewis Barnett" w:date="2020-06-16T16:09:00Z"/>
                <w:b/>
                <w:color w:val="000000"/>
              </w:rPr>
              <w:pPrChange w:id="971" w:author="Lewis Barnett" w:date="2020-06-16T16:12:00Z">
                <w:pPr>
                  <w:jc w:val="center"/>
                </w:pPr>
              </w:pPrChange>
            </w:pPr>
            <w:del w:id="972"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97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rsidP="00E36A06">
            <w:pPr>
              <w:spacing w:line="480" w:lineRule="auto"/>
              <w:rPr>
                <w:del w:id="974" w:author="Lewis Barnett" w:date="2020-06-16T16:09:00Z"/>
                <w:color w:val="000000"/>
              </w:rPr>
              <w:pPrChange w:id="975" w:author="Lewis Barnett" w:date="2020-06-16T16:12:00Z">
                <w:pPr/>
              </w:pPrChange>
            </w:pPr>
            <w:del w:id="976"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rsidP="00E36A06">
            <w:pPr>
              <w:spacing w:line="480" w:lineRule="auto"/>
              <w:rPr>
                <w:del w:id="977" w:author="Lewis Barnett" w:date="2020-06-16T16:09:00Z"/>
                <w:color w:val="000000"/>
              </w:rPr>
              <w:pPrChange w:id="978" w:author="Lewis Barnett" w:date="2020-06-16T16:12:00Z">
                <w:pPr>
                  <w:jc w:val="center"/>
                </w:pPr>
              </w:pPrChange>
            </w:pPr>
            <w:del w:id="979"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rsidP="00E36A06">
            <w:pPr>
              <w:spacing w:line="480" w:lineRule="auto"/>
              <w:rPr>
                <w:del w:id="980" w:author="Lewis Barnett" w:date="2020-06-16T16:09:00Z"/>
                <w:b/>
                <w:color w:val="000000"/>
              </w:rPr>
              <w:pPrChange w:id="981" w:author="Lewis Barnett" w:date="2020-06-16T16:12:00Z">
                <w:pPr>
                  <w:jc w:val="center"/>
                </w:pPr>
              </w:pPrChange>
            </w:pPr>
            <w:del w:id="982"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98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rsidP="00E36A06">
            <w:pPr>
              <w:spacing w:line="480" w:lineRule="auto"/>
              <w:rPr>
                <w:del w:id="984" w:author="Lewis Barnett" w:date="2020-06-16T16:09:00Z"/>
                <w:color w:val="000000"/>
              </w:rPr>
              <w:pPrChange w:id="985" w:author="Lewis Barnett" w:date="2020-06-16T16:12:00Z">
                <w:pPr/>
              </w:pPrChange>
            </w:pPr>
            <w:del w:id="986"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rsidP="00E36A06">
            <w:pPr>
              <w:spacing w:line="480" w:lineRule="auto"/>
              <w:rPr>
                <w:del w:id="987" w:author="Lewis Barnett" w:date="2020-06-16T16:09:00Z"/>
                <w:b/>
                <w:color w:val="000000"/>
              </w:rPr>
              <w:pPrChange w:id="988" w:author="Lewis Barnett" w:date="2020-06-16T16:12:00Z">
                <w:pPr>
                  <w:jc w:val="center"/>
                </w:pPr>
              </w:pPrChange>
            </w:pPr>
            <w:del w:id="989"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rsidP="00E36A06">
            <w:pPr>
              <w:spacing w:line="480" w:lineRule="auto"/>
              <w:rPr>
                <w:del w:id="990" w:author="Lewis Barnett" w:date="2020-06-16T16:09:00Z"/>
                <w:color w:val="000000"/>
              </w:rPr>
              <w:pPrChange w:id="991" w:author="Lewis Barnett" w:date="2020-06-16T16:12:00Z">
                <w:pPr>
                  <w:jc w:val="center"/>
                </w:pPr>
              </w:pPrChange>
            </w:pPr>
            <w:del w:id="992"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9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rsidP="00E36A06">
            <w:pPr>
              <w:spacing w:line="480" w:lineRule="auto"/>
              <w:rPr>
                <w:del w:id="994" w:author="Lewis Barnett" w:date="2020-06-16T16:09:00Z"/>
                <w:color w:val="000000"/>
              </w:rPr>
              <w:pPrChange w:id="995" w:author="Lewis Barnett" w:date="2020-06-16T16:12:00Z">
                <w:pPr/>
              </w:pPrChange>
            </w:pPr>
            <w:del w:id="996"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rsidP="00E36A06">
            <w:pPr>
              <w:spacing w:line="480" w:lineRule="auto"/>
              <w:rPr>
                <w:del w:id="997" w:author="Lewis Barnett" w:date="2020-06-16T16:09:00Z"/>
                <w:color w:val="000000"/>
              </w:rPr>
              <w:pPrChange w:id="998" w:author="Lewis Barnett" w:date="2020-06-16T16:12:00Z">
                <w:pPr>
                  <w:jc w:val="center"/>
                </w:pPr>
              </w:pPrChange>
            </w:pPr>
            <w:del w:id="999"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rsidP="00E36A06">
            <w:pPr>
              <w:spacing w:line="480" w:lineRule="auto"/>
              <w:rPr>
                <w:del w:id="1000" w:author="Lewis Barnett" w:date="2020-06-16T16:09:00Z"/>
                <w:b/>
                <w:color w:val="000000"/>
              </w:rPr>
              <w:pPrChange w:id="1001" w:author="Lewis Barnett" w:date="2020-06-16T16:12:00Z">
                <w:pPr>
                  <w:jc w:val="center"/>
                </w:pPr>
              </w:pPrChange>
            </w:pPr>
            <w:del w:id="1002"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0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rsidP="00E36A06">
            <w:pPr>
              <w:spacing w:line="480" w:lineRule="auto"/>
              <w:rPr>
                <w:del w:id="1004" w:author="Lewis Barnett" w:date="2020-06-16T16:09:00Z"/>
                <w:color w:val="000000"/>
              </w:rPr>
              <w:pPrChange w:id="1005" w:author="Lewis Barnett" w:date="2020-06-16T16:12:00Z">
                <w:pPr/>
              </w:pPrChange>
            </w:pPr>
            <w:del w:id="1006"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rsidP="00E36A06">
            <w:pPr>
              <w:spacing w:line="480" w:lineRule="auto"/>
              <w:rPr>
                <w:del w:id="1007" w:author="Lewis Barnett" w:date="2020-06-16T16:09:00Z"/>
                <w:color w:val="000000"/>
              </w:rPr>
              <w:pPrChange w:id="1008" w:author="Lewis Barnett" w:date="2020-06-16T16:12:00Z">
                <w:pPr>
                  <w:jc w:val="center"/>
                </w:pPr>
              </w:pPrChange>
            </w:pPr>
            <w:del w:id="1009"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rsidP="00E36A06">
            <w:pPr>
              <w:spacing w:line="480" w:lineRule="auto"/>
              <w:rPr>
                <w:del w:id="1010" w:author="Lewis Barnett" w:date="2020-06-16T16:09:00Z"/>
                <w:b/>
                <w:color w:val="000000"/>
              </w:rPr>
              <w:pPrChange w:id="1011" w:author="Lewis Barnett" w:date="2020-06-16T16:12:00Z">
                <w:pPr>
                  <w:jc w:val="center"/>
                </w:pPr>
              </w:pPrChange>
            </w:pPr>
            <w:del w:id="1012"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01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rsidP="00E36A06">
            <w:pPr>
              <w:spacing w:line="480" w:lineRule="auto"/>
              <w:rPr>
                <w:del w:id="1014" w:author="Lewis Barnett" w:date="2020-06-16T16:09:00Z"/>
                <w:color w:val="000000"/>
              </w:rPr>
              <w:pPrChange w:id="1015" w:author="Lewis Barnett" w:date="2020-06-16T16:12:00Z">
                <w:pPr/>
              </w:pPrChange>
            </w:pPr>
            <w:del w:id="1016"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rsidP="00E36A06">
            <w:pPr>
              <w:spacing w:line="480" w:lineRule="auto"/>
              <w:rPr>
                <w:del w:id="1017" w:author="Lewis Barnett" w:date="2020-06-16T16:09:00Z"/>
                <w:color w:val="000000"/>
              </w:rPr>
              <w:pPrChange w:id="1018" w:author="Lewis Barnett" w:date="2020-06-16T16:12:00Z">
                <w:pPr>
                  <w:jc w:val="center"/>
                </w:pPr>
              </w:pPrChange>
            </w:pPr>
            <w:del w:id="1019"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rsidP="00E36A06">
            <w:pPr>
              <w:spacing w:line="480" w:lineRule="auto"/>
              <w:rPr>
                <w:del w:id="1020" w:author="Lewis Barnett" w:date="2020-06-16T16:09:00Z"/>
                <w:b/>
                <w:color w:val="000000"/>
              </w:rPr>
              <w:pPrChange w:id="1021" w:author="Lewis Barnett" w:date="2020-06-16T16:12:00Z">
                <w:pPr>
                  <w:jc w:val="center"/>
                </w:pPr>
              </w:pPrChange>
            </w:pPr>
            <w:del w:id="1022"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0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rsidP="00E36A06">
            <w:pPr>
              <w:spacing w:line="480" w:lineRule="auto"/>
              <w:rPr>
                <w:del w:id="1024" w:author="Lewis Barnett" w:date="2020-06-16T16:09:00Z"/>
                <w:color w:val="000000"/>
              </w:rPr>
              <w:pPrChange w:id="1025" w:author="Lewis Barnett" w:date="2020-06-16T16:12:00Z">
                <w:pPr/>
              </w:pPrChange>
            </w:pPr>
            <w:del w:id="1026"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rsidP="00E36A06">
            <w:pPr>
              <w:spacing w:line="480" w:lineRule="auto"/>
              <w:rPr>
                <w:del w:id="1027" w:author="Lewis Barnett" w:date="2020-06-16T16:09:00Z"/>
                <w:color w:val="000000"/>
              </w:rPr>
              <w:pPrChange w:id="1028" w:author="Lewis Barnett" w:date="2020-06-16T16:12:00Z">
                <w:pPr>
                  <w:jc w:val="center"/>
                </w:pPr>
              </w:pPrChange>
            </w:pPr>
            <w:del w:id="1029"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rsidP="00E36A06">
            <w:pPr>
              <w:spacing w:line="480" w:lineRule="auto"/>
              <w:rPr>
                <w:del w:id="1030" w:author="Lewis Barnett" w:date="2020-06-16T16:09:00Z"/>
                <w:b/>
                <w:color w:val="000000"/>
              </w:rPr>
              <w:pPrChange w:id="1031" w:author="Lewis Barnett" w:date="2020-06-16T16:12:00Z">
                <w:pPr>
                  <w:jc w:val="center"/>
                </w:pPr>
              </w:pPrChange>
            </w:pPr>
            <w:del w:id="1032"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0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rsidP="00E36A06">
            <w:pPr>
              <w:spacing w:line="480" w:lineRule="auto"/>
              <w:rPr>
                <w:del w:id="1034" w:author="Lewis Barnett" w:date="2020-06-16T16:09:00Z"/>
                <w:color w:val="000000"/>
              </w:rPr>
              <w:pPrChange w:id="1035" w:author="Lewis Barnett" w:date="2020-06-16T16:12:00Z">
                <w:pPr/>
              </w:pPrChange>
            </w:pPr>
            <w:del w:id="1036"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rsidP="00E36A06">
            <w:pPr>
              <w:spacing w:line="480" w:lineRule="auto"/>
              <w:rPr>
                <w:del w:id="1037" w:author="Lewis Barnett" w:date="2020-06-16T16:09:00Z"/>
                <w:color w:val="000000"/>
              </w:rPr>
              <w:pPrChange w:id="1038" w:author="Lewis Barnett" w:date="2020-06-16T16:12:00Z">
                <w:pPr>
                  <w:jc w:val="center"/>
                </w:pPr>
              </w:pPrChange>
            </w:pPr>
            <w:del w:id="1039"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rsidP="00E36A06">
            <w:pPr>
              <w:spacing w:line="480" w:lineRule="auto"/>
              <w:rPr>
                <w:del w:id="1040" w:author="Lewis Barnett" w:date="2020-06-16T16:09:00Z"/>
                <w:b/>
                <w:color w:val="000000"/>
              </w:rPr>
              <w:pPrChange w:id="1041" w:author="Lewis Barnett" w:date="2020-06-16T16:12:00Z">
                <w:pPr>
                  <w:jc w:val="center"/>
                </w:pPr>
              </w:pPrChange>
            </w:pPr>
            <w:del w:id="1042"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04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rsidP="00E36A06">
            <w:pPr>
              <w:spacing w:line="480" w:lineRule="auto"/>
              <w:rPr>
                <w:del w:id="1044" w:author="Lewis Barnett" w:date="2020-06-16T16:09:00Z"/>
                <w:color w:val="000000"/>
              </w:rPr>
              <w:pPrChange w:id="1045" w:author="Lewis Barnett" w:date="2020-06-16T16:12:00Z">
                <w:pPr/>
              </w:pPrChange>
            </w:pPr>
            <w:del w:id="1046"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rsidP="00E36A06">
            <w:pPr>
              <w:spacing w:line="480" w:lineRule="auto"/>
              <w:rPr>
                <w:del w:id="1047" w:author="Lewis Barnett" w:date="2020-06-16T16:09:00Z"/>
                <w:color w:val="000000"/>
              </w:rPr>
              <w:pPrChange w:id="1048" w:author="Lewis Barnett" w:date="2020-06-16T16:12:00Z">
                <w:pPr>
                  <w:jc w:val="center"/>
                </w:pPr>
              </w:pPrChange>
            </w:pPr>
            <w:del w:id="1049"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rsidP="00E36A06">
            <w:pPr>
              <w:spacing w:line="480" w:lineRule="auto"/>
              <w:rPr>
                <w:del w:id="1050" w:author="Lewis Barnett" w:date="2020-06-16T16:09:00Z"/>
                <w:b/>
                <w:color w:val="000000"/>
              </w:rPr>
              <w:pPrChange w:id="1051" w:author="Lewis Barnett" w:date="2020-06-16T16:12:00Z">
                <w:pPr>
                  <w:jc w:val="center"/>
                </w:pPr>
              </w:pPrChange>
            </w:pPr>
            <w:del w:id="1052"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0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rsidP="00E36A06">
            <w:pPr>
              <w:spacing w:line="480" w:lineRule="auto"/>
              <w:rPr>
                <w:del w:id="1054" w:author="Lewis Barnett" w:date="2020-06-16T16:09:00Z"/>
                <w:color w:val="000000"/>
              </w:rPr>
              <w:pPrChange w:id="1055" w:author="Lewis Barnett" w:date="2020-06-16T16:12:00Z">
                <w:pPr/>
              </w:pPrChange>
            </w:pPr>
            <w:del w:id="1056"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rsidP="00E36A06">
            <w:pPr>
              <w:spacing w:line="480" w:lineRule="auto"/>
              <w:rPr>
                <w:del w:id="1057" w:author="Lewis Barnett" w:date="2020-06-16T16:09:00Z"/>
                <w:color w:val="000000"/>
              </w:rPr>
              <w:pPrChange w:id="1058" w:author="Lewis Barnett" w:date="2020-06-16T16:12:00Z">
                <w:pPr>
                  <w:jc w:val="center"/>
                </w:pPr>
              </w:pPrChange>
            </w:pPr>
            <w:del w:id="1059"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rsidP="00E36A06">
            <w:pPr>
              <w:spacing w:line="480" w:lineRule="auto"/>
              <w:rPr>
                <w:del w:id="1060" w:author="Lewis Barnett" w:date="2020-06-16T16:09:00Z"/>
                <w:b/>
                <w:color w:val="000000"/>
              </w:rPr>
              <w:pPrChange w:id="1061" w:author="Lewis Barnett" w:date="2020-06-16T16:12:00Z">
                <w:pPr>
                  <w:jc w:val="center"/>
                </w:pPr>
              </w:pPrChange>
            </w:pPr>
            <w:del w:id="1062"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0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rsidP="00E36A06">
            <w:pPr>
              <w:spacing w:line="480" w:lineRule="auto"/>
              <w:rPr>
                <w:del w:id="1064" w:author="Lewis Barnett" w:date="2020-06-16T16:09:00Z"/>
                <w:color w:val="000000"/>
              </w:rPr>
              <w:pPrChange w:id="1065" w:author="Lewis Barnett" w:date="2020-06-16T16:12:00Z">
                <w:pPr/>
              </w:pPrChange>
            </w:pPr>
            <w:del w:id="1066"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rsidP="00E36A06">
            <w:pPr>
              <w:spacing w:line="480" w:lineRule="auto"/>
              <w:rPr>
                <w:del w:id="1067" w:author="Lewis Barnett" w:date="2020-06-16T16:09:00Z"/>
                <w:color w:val="000000"/>
              </w:rPr>
              <w:pPrChange w:id="1068" w:author="Lewis Barnett" w:date="2020-06-16T16:12:00Z">
                <w:pPr>
                  <w:jc w:val="center"/>
                </w:pPr>
              </w:pPrChange>
            </w:pPr>
            <w:del w:id="1069"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rsidP="00E36A06">
            <w:pPr>
              <w:spacing w:line="480" w:lineRule="auto"/>
              <w:rPr>
                <w:del w:id="1070" w:author="Lewis Barnett" w:date="2020-06-16T16:09:00Z"/>
                <w:b/>
                <w:color w:val="000000"/>
              </w:rPr>
              <w:pPrChange w:id="1071" w:author="Lewis Barnett" w:date="2020-06-16T16:12:00Z">
                <w:pPr>
                  <w:jc w:val="center"/>
                </w:pPr>
              </w:pPrChange>
            </w:pPr>
            <w:del w:id="1072"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07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rsidP="00E36A06">
            <w:pPr>
              <w:spacing w:line="480" w:lineRule="auto"/>
              <w:rPr>
                <w:del w:id="1074" w:author="Lewis Barnett" w:date="2020-06-16T16:09:00Z"/>
                <w:color w:val="000000"/>
              </w:rPr>
              <w:pPrChange w:id="1075" w:author="Lewis Barnett" w:date="2020-06-16T16:12:00Z">
                <w:pPr/>
              </w:pPrChange>
            </w:pPr>
            <w:del w:id="1076"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rsidP="00E36A06">
            <w:pPr>
              <w:spacing w:line="480" w:lineRule="auto"/>
              <w:rPr>
                <w:del w:id="1077" w:author="Lewis Barnett" w:date="2020-06-16T16:09:00Z"/>
                <w:color w:val="000000"/>
              </w:rPr>
              <w:pPrChange w:id="1078" w:author="Lewis Barnett" w:date="2020-06-16T16:12:00Z">
                <w:pPr>
                  <w:jc w:val="center"/>
                </w:pPr>
              </w:pPrChange>
            </w:pPr>
            <w:del w:id="1079"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rsidP="00E36A06">
            <w:pPr>
              <w:spacing w:line="480" w:lineRule="auto"/>
              <w:rPr>
                <w:del w:id="1080" w:author="Lewis Barnett" w:date="2020-06-16T16:09:00Z"/>
                <w:b/>
                <w:color w:val="000000"/>
              </w:rPr>
              <w:pPrChange w:id="1081" w:author="Lewis Barnett" w:date="2020-06-16T16:12:00Z">
                <w:pPr>
                  <w:jc w:val="center"/>
                </w:pPr>
              </w:pPrChange>
            </w:pPr>
            <w:del w:id="1082" w:author="Lewis Barnett" w:date="2020-06-16T16:09:00Z">
              <w:r w:rsidRPr="006C048B" w:rsidDel="00E36A06">
                <w:rPr>
                  <w:b/>
                  <w:color w:val="000000"/>
                </w:rPr>
                <w:delText>0.00</w:delText>
              </w:r>
            </w:del>
          </w:p>
        </w:tc>
      </w:tr>
    </w:tbl>
    <w:p w14:paraId="6DFC1BF6" w14:textId="786B439B" w:rsidR="002776FC" w:rsidDel="00E36A06" w:rsidRDefault="002776FC" w:rsidP="00E36A06">
      <w:pPr>
        <w:spacing w:line="480" w:lineRule="auto"/>
        <w:rPr>
          <w:del w:id="1083" w:author="Lewis Barnett" w:date="2020-06-16T16:09:00Z"/>
        </w:rPr>
        <w:pPrChange w:id="1084" w:author="Lewis Barnett" w:date="2020-06-16T16:12:00Z">
          <w:pPr>
            <w:spacing w:after="160" w:line="259" w:lineRule="auto"/>
          </w:pPr>
        </w:pPrChange>
      </w:pPr>
      <w:del w:id="1085" w:author="Lewis Barnett" w:date="2020-06-16T16:09:00Z">
        <w:r w:rsidDel="00E36A06">
          <w:br w:type="page"/>
        </w:r>
      </w:del>
    </w:p>
    <w:p w14:paraId="0689F0B3" w14:textId="10FBC745" w:rsidR="00876800" w:rsidDel="00E36A06" w:rsidRDefault="00F62588" w:rsidP="00E36A06">
      <w:pPr>
        <w:spacing w:line="480" w:lineRule="auto"/>
        <w:rPr>
          <w:del w:id="1086" w:author="Lewis Barnett" w:date="2020-06-16T16:09:00Z"/>
        </w:rPr>
        <w:pPrChange w:id="1087" w:author="Lewis Barnett" w:date="2020-06-16T16:12:00Z">
          <w:pPr>
            <w:spacing w:after="160" w:line="480" w:lineRule="auto"/>
          </w:pPr>
        </w:pPrChange>
      </w:pPr>
      <w:del w:id="1088" w:author="Lewis Barnett" w:date="2020-06-16T16:09:00Z">
        <w:r w:rsidDel="00E36A06">
          <w:delText>APPENDIX FIGURES</w:delText>
        </w:r>
      </w:del>
    </w:p>
    <w:p w14:paraId="27BF4CCC" w14:textId="0ED8A432" w:rsidR="00D26510" w:rsidDel="00E36A06" w:rsidRDefault="00D26510" w:rsidP="00E36A06">
      <w:pPr>
        <w:spacing w:line="480" w:lineRule="auto"/>
        <w:rPr>
          <w:del w:id="1089" w:author="Lewis Barnett" w:date="2020-06-16T16:09:00Z"/>
          <w:color w:val="000000"/>
        </w:rPr>
        <w:pPrChange w:id="1090" w:author="Lewis Barnett" w:date="2020-06-16T16:12:00Z">
          <w:pPr>
            <w:spacing w:before="100" w:after="100" w:line="480" w:lineRule="auto"/>
          </w:pPr>
        </w:pPrChange>
      </w:pPr>
      <w:del w:id="1091"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rsidP="00E36A06">
      <w:pPr>
        <w:spacing w:line="480" w:lineRule="auto"/>
        <w:rPr>
          <w:del w:id="1092" w:author="Lewis Barnett" w:date="2020-06-16T16:09:00Z"/>
          <w:color w:val="000000"/>
        </w:rPr>
        <w:pPrChange w:id="1093" w:author="Lewis Barnett" w:date="2020-06-16T16:12:00Z">
          <w:pPr>
            <w:spacing w:before="100" w:after="100" w:line="480" w:lineRule="auto"/>
          </w:pPr>
        </w:pPrChange>
      </w:pPr>
      <w:del w:id="1094"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rsidP="00E36A06">
      <w:pPr>
        <w:spacing w:line="480" w:lineRule="auto"/>
        <w:rPr>
          <w:del w:id="1095" w:author="Lewis Barnett" w:date="2020-06-16T16:09:00Z"/>
          <w:color w:val="000000"/>
        </w:rPr>
        <w:pPrChange w:id="1096" w:author="Lewis Barnett" w:date="2020-06-16T16:12:00Z">
          <w:pPr>
            <w:spacing w:after="160" w:line="480" w:lineRule="auto"/>
          </w:pPr>
        </w:pPrChange>
      </w:pPr>
    </w:p>
    <w:p w14:paraId="5F2DC0EA" w14:textId="1D31BE7E" w:rsidR="00B03C50" w:rsidDel="00E36A06" w:rsidRDefault="002451DF" w:rsidP="00E36A06">
      <w:pPr>
        <w:spacing w:line="480" w:lineRule="auto"/>
        <w:rPr>
          <w:del w:id="1097" w:author="Lewis Barnett" w:date="2020-06-16T16:09:00Z"/>
        </w:rPr>
        <w:pPrChange w:id="1098" w:author="Lewis Barnett" w:date="2020-06-16T16:12:00Z">
          <w:pPr>
            <w:spacing w:before="100" w:after="100" w:line="480" w:lineRule="auto"/>
          </w:pPr>
        </w:pPrChange>
      </w:pPr>
      <w:del w:id="1099"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100" w:author="Lewis Barnett" w:date="2020-06-16T16:00:00Z">
        <w:r w:rsidR="00B87130" w:rsidDel="00C53F81">
          <w:delText>Perch</w:delText>
        </w:r>
      </w:del>
      <w:del w:id="1101"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rsidP="00E36A06">
      <w:pPr>
        <w:spacing w:line="480" w:lineRule="auto"/>
        <w:rPr>
          <w:del w:id="1102" w:author="Lewis Barnett" w:date="2020-06-16T16:09:00Z"/>
        </w:rPr>
        <w:pPrChange w:id="1103" w:author="Lewis Barnett" w:date="2020-06-16T16:12:00Z">
          <w:pPr>
            <w:spacing w:before="100" w:after="100" w:line="480" w:lineRule="auto"/>
          </w:pPr>
        </w:pPrChange>
      </w:pPr>
      <w:del w:id="1104" w:author="Lewis Barnett" w:date="2020-06-16T16:09:00Z">
        <w:r w:rsidDel="00E36A06">
          <w:delText>[Figure attached as PDF]</w:delText>
        </w:r>
      </w:del>
    </w:p>
    <w:p w14:paraId="02BF0EC9" w14:textId="0CEAB8F6" w:rsidR="00B87130" w:rsidRPr="00B87130" w:rsidDel="00E36A06" w:rsidRDefault="00B87130" w:rsidP="00E36A06">
      <w:pPr>
        <w:spacing w:line="480" w:lineRule="auto"/>
        <w:rPr>
          <w:del w:id="1105" w:author="Lewis Barnett" w:date="2020-06-16T16:09:00Z"/>
        </w:rPr>
        <w:pPrChange w:id="1106" w:author="Lewis Barnett" w:date="2020-06-16T16:12:00Z">
          <w:pPr>
            <w:spacing w:before="100" w:after="100" w:line="480" w:lineRule="auto"/>
          </w:pPr>
        </w:pPrChange>
      </w:pPr>
    </w:p>
    <w:p w14:paraId="2F3788B9" w14:textId="2A4B0B16" w:rsidR="00F62588" w:rsidDel="00E36A06" w:rsidRDefault="005437A8" w:rsidP="00E36A06">
      <w:pPr>
        <w:spacing w:line="480" w:lineRule="auto"/>
        <w:rPr>
          <w:del w:id="1107" w:author="Lewis Barnett" w:date="2020-06-16T16:09:00Z"/>
        </w:rPr>
        <w:pPrChange w:id="1108" w:author="Lewis Barnett" w:date="2020-06-16T16:12:00Z">
          <w:pPr>
            <w:spacing w:before="100" w:after="100" w:line="480" w:lineRule="auto"/>
          </w:pPr>
        </w:pPrChange>
      </w:pPr>
      <w:del w:id="1109"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rsidP="00E36A06">
      <w:pPr>
        <w:spacing w:line="480" w:lineRule="auto"/>
        <w:pPrChange w:id="1110" w:author="Lewis Barnett" w:date="2020-06-16T16:12:00Z">
          <w:pPr>
            <w:spacing w:before="100" w:after="100" w:line="480" w:lineRule="auto"/>
          </w:pPr>
        </w:pPrChange>
      </w:pPr>
      <w:del w:id="1111"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2" w:author="Lewis Barnett" w:date="2020-06-16T15:49:00Z" w:initials="LB">
    <w:p w14:paraId="2194C89F" w14:textId="132573F3" w:rsidR="004207D2" w:rsidRDefault="004207D2">
      <w:pPr>
        <w:pStyle w:val="CommentText"/>
      </w:pPr>
      <w:r>
        <w:rPr>
          <w:rStyle w:val="CommentReference"/>
        </w:rPr>
        <w:annotationRef/>
      </w:r>
      <w:r>
        <w:t>Add equation numbers</w:t>
      </w:r>
    </w:p>
  </w:comment>
  <w:comment w:id="582" w:author="Lewis Barnett" w:date="2020-06-16T13:58:00Z" w:initials="LB">
    <w:p w14:paraId="19A99E33" w14:textId="08F91DFE" w:rsidR="007F6FF2" w:rsidRDefault="007F6FF2">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4C89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28451" w14:textId="77777777" w:rsidR="006775E3" w:rsidRDefault="006775E3" w:rsidP="00217012">
      <w:r>
        <w:separator/>
      </w:r>
    </w:p>
  </w:endnote>
  <w:endnote w:type="continuationSeparator" w:id="0">
    <w:p w14:paraId="1146FB34" w14:textId="77777777" w:rsidR="006775E3" w:rsidRDefault="006775E3"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4D42AFC6" w:rsidR="0005686A" w:rsidRDefault="0005686A">
        <w:pPr>
          <w:pStyle w:val="Footer"/>
          <w:jc w:val="center"/>
        </w:pPr>
        <w:r>
          <w:fldChar w:fldCharType="begin"/>
        </w:r>
        <w:r>
          <w:instrText xml:space="preserve"> PAGE   \* MERGEFORMAT </w:instrText>
        </w:r>
        <w:r>
          <w:fldChar w:fldCharType="separate"/>
        </w:r>
        <w:r w:rsidR="00683F8C">
          <w:rPr>
            <w:noProof/>
          </w:rPr>
          <w:t>21</w:t>
        </w:r>
        <w:r>
          <w:rPr>
            <w:noProof/>
          </w:rPr>
          <w:fldChar w:fldCharType="end"/>
        </w:r>
      </w:p>
    </w:sdtContent>
  </w:sdt>
  <w:p w14:paraId="2FC5A1F1" w14:textId="77777777" w:rsidR="0005686A" w:rsidRDefault="0005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5F6D1" w14:textId="77777777" w:rsidR="006775E3" w:rsidRDefault="006775E3" w:rsidP="00217012">
      <w:r>
        <w:separator/>
      </w:r>
    </w:p>
  </w:footnote>
  <w:footnote w:type="continuationSeparator" w:id="0">
    <w:p w14:paraId="58A0FB0C" w14:textId="77777777" w:rsidR="006775E3" w:rsidRDefault="006775E3"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90385"/>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481F"/>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2A8D"/>
    <w:rsid w:val="00D234E0"/>
    <w:rsid w:val="00D26510"/>
    <w:rsid w:val="00D3450E"/>
    <w:rsid w:val="00D42716"/>
    <w:rsid w:val="00D4616B"/>
    <w:rsid w:val="00D5130E"/>
    <w:rsid w:val="00D52ED7"/>
    <w:rsid w:val="00D53306"/>
    <w:rsid w:val="00D53B89"/>
    <w:rsid w:val="00D66A11"/>
    <w:rsid w:val="00D66CB2"/>
    <w:rsid w:val="00D761D6"/>
    <w:rsid w:val="00D766A8"/>
    <w:rsid w:val="00D77304"/>
    <w:rsid w:val="00D868D0"/>
    <w:rsid w:val="00D90511"/>
    <w:rsid w:val="00D93260"/>
    <w:rsid w:val="00D93385"/>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5101B"/>
    <w:rsid w:val="00E52C8E"/>
    <w:rsid w:val="00E53D46"/>
    <w:rsid w:val="00E5611D"/>
    <w:rsid w:val="00E6142A"/>
    <w:rsid w:val="00E7285D"/>
    <w:rsid w:val="00E74658"/>
    <w:rsid w:val="00E81ACF"/>
    <w:rsid w:val="00E93F77"/>
    <w:rsid w:val="00E95A46"/>
    <w:rsid w:val="00E96AC2"/>
    <w:rsid w:val="00E97C5B"/>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ate-spatialindicators/spatial-tren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02</TotalTime>
  <Pages>31</Pages>
  <Words>50601</Words>
  <Characters>288428</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3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18</cp:revision>
  <dcterms:created xsi:type="dcterms:W3CDTF">2020-06-09T19:06:00Z</dcterms:created>
  <dcterms:modified xsi:type="dcterms:W3CDTF">2020-06-16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